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E102D65" w14:textId="57A93638" w:rsidR="002C5E21" w:rsidRDefault="002C5E21" w:rsidP="002317AA">
      <w:pPr>
        <w:sectPr w:rsidR="002C5E21" w:rsidSect="002C5E21">
          <w:footerReference w:type="default" r:id="rId8"/>
          <w:pgSz w:w="12240" w:h="15840"/>
          <w:pgMar w:top="14" w:right="1440" w:bottom="1440" w:left="14" w:header="720" w:footer="720" w:gutter="0"/>
          <w:cols w:space="720"/>
          <w:docGrid w:linePitch="360"/>
        </w:sectPr>
      </w:pPr>
      <w:r>
        <w:rPr>
          <w:noProof/>
        </w:rPr>
        <w:drawing>
          <wp:inline distT="0" distB="0" distL="0" distR="0" wp14:anchorId="1191E986" wp14:editId="7D3FBA9A">
            <wp:extent cx="7785210" cy="11677815"/>
            <wp:effectExtent l="0" t="0" r="6350" b="0"/>
            <wp:docPr id="64517082" name="Picture 645170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517082" name="Picture 64517082"/>
                    <pic:cNvPicPr/>
                  </pic:nvPicPr>
                  <pic:blipFill>
                    <a:blip r:embed="rId9">
                      <a:extLst>
                        <a:ext uri="{28A0092B-C50C-407E-A947-70E740481C1C}">
                          <a14:useLocalDpi xmlns:a14="http://schemas.microsoft.com/office/drawing/2010/main" val="0"/>
                        </a:ext>
                      </a:extLst>
                    </a:blip>
                    <a:stretch>
                      <a:fillRect/>
                    </a:stretch>
                  </pic:blipFill>
                  <pic:spPr>
                    <a:xfrm>
                      <a:off x="0" y="0"/>
                      <a:ext cx="7785210" cy="11677815"/>
                    </a:xfrm>
                    <a:prstGeom prst="rect">
                      <a:avLst/>
                    </a:prstGeom>
                  </pic:spPr>
                </pic:pic>
              </a:graphicData>
            </a:graphic>
          </wp:inline>
        </w:drawing>
      </w:r>
    </w:p>
    <w:p w14:paraId="78DD0F94" w14:textId="6927653D" w:rsidR="00587FCD" w:rsidRPr="002C5E21" w:rsidRDefault="00C021A4" w:rsidP="002A6EEC">
      <w:pPr>
        <w:pStyle w:val="Heading1"/>
      </w:pPr>
      <w:bookmarkStart w:id="0" w:name="_Toc153134787"/>
      <w:r>
        <w:lastRenderedPageBreak/>
        <w:t>Abstract</w:t>
      </w:r>
      <w:bookmarkEnd w:id="0"/>
      <w:r w:rsidR="000C3DC0" w:rsidRPr="00E47EA8">
        <w:t xml:space="preserve"> </w:t>
      </w:r>
    </w:p>
    <w:p w14:paraId="4ED8403A" w14:textId="53E7A076" w:rsidR="00D30BB7" w:rsidRDefault="00D30BB7" w:rsidP="002A6EEC">
      <w:pPr>
        <w:spacing w:after="0"/>
      </w:pPr>
      <w:r>
        <w:t xml:space="preserve">The global Sports Analytics industry, valued at approximately USD 3 billion in 2023, </w:t>
      </w:r>
      <w:proofErr w:type="gramStart"/>
      <w:r>
        <w:t>is projected</w:t>
      </w:r>
      <w:proofErr w:type="gramEnd"/>
      <w:r>
        <w:t xml:space="preserve"> to experience a robust Compounded Annual Growth Rate (CAGR) of 20-30% over the next decade (Emergen Research, 2023; Markets and Markets, 2023). This </w:t>
      </w:r>
      <w:r w:rsidR="00C021A4">
        <w:t>paper</w:t>
      </w:r>
      <w:r w:rsidR="005D0248">
        <w:t xml:space="preserve"> </w:t>
      </w:r>
      <w:r w:rsidR="00912EE1">
        <w:t>summarizes</w:t>
      </w:r>
      <w:r>
        <w:t xml:space="preserve"> </w:t>
      </w:r>
      <w:r w:rsidR="00812E97">
        <w:t xml:space="preserve">various </w:t>
      </w:r>
      <w:r w:rsidR="007C7E8B">
        <w:t>application</w:t>
      </w:r>
      <w:r w:rsidR="00812E97">
        <w:t>s</w:t>
      </w:r>
      <w:r w:rsidR="007C7E8B">
        <w:t xml:space="preserve"> of big data in </w:t>
      </w:r>
      <w:r w:rsidR="00912EE1">
        <w:t>soccer</w:t>
      </w:r>
      <w:r w:rsidR="006E6C48">
        <w:t xml:space="preserve">, </w:t>
      </w:r>
      <w:r w:rsidR="00DF3A52">
        <w:t>spotlights</w:t>
      </w:r>
      <w:r w:rsidR="006F27C9">
        <w:t xml:space="preserve"> a successful case and</w:t>
      </w:r>
      <w:r w:rsidR="00C3697E">
        <w:t xml:space="preserve"> </w:t>
      </w:r>
      <w:r w:rsidR="00812E97">
        <w:t xml:space="preserve">projects </w:t>
      </w:r>
      <w:proofErr w:type="gramStart"/>
      <w:r w:rsidR="00C3697E">
        <w:t>a future outlook</w:t>
      </w:r>
      <w:proofErr w:type="gramEnd"/>
      <w:r w:rsidR="00C3697E">
        <w:t xml:space="preserve"> based on expert opinions</w:t>
      </w:r>
      <w:r>
        <w:t>.</w:t>
      </w:r>
    </w:p>
    <w:p w14:paraId="7E367AEC" w14:textId="7607EC87" w:rsidR="00812E97" w:rsidRDefault="00812E97" w:rsidP="002A6EEC">
      <w:pPr>
        <w:spacing w:after="0"/>
      </w:pPr>
      <w:r>
        <w:t xml:space="preserve">Chapter 1 lays the groundwork </w:t>
      </w:r>
      <w:r w:rsidR="002C1C59">
        <w:t xml:space="preserve">talking about important concepts </w:t>
      </w:r>
      <w:r w:rsidR="00A72196">
        <w:t xml:space="preserve">in soccer and big data </w:t>
      </w:r>
      <w:r w:rsidR="002C1C59">
        <w:t xml:space="preserve">to </w:t>
      </w:r>
      <w:proofErr w:type="gramStart"/>
      <w:r w:rsidR="002C1C59">
        <w:t>be understood</w:t>
      </w:r>
      <w:proofErr w:type="gramEnd"/>
      <w:r w:rsidR="002C1C59">
        <w:t xml:space="preserve"> to </w:t>
      </w:r>
      <w:r w:rsidR="00D72480">
        <w:t xml:space="preserve">appreciate the </w:t>
      </w:r>
      <w:r w:rsidR="00A72196">
        <w:t>following chapters.</w:t>
      </w:r>
    </w:p>
    <w:p w14:paraId="73B9FC1D" w14:textId="414E91A7" w:rsidR="00D30BB7" w:rsidRDefault="00D30BB7" w:rsidP="002A6EEC">
      <w:pPr>
        <w:spacing w:after="0"/>
      </w:pPr>
      <w:r>
        <w:t>Chapter 2 delves into the pervasive influence of big data in soccer, exploring the extent to which data technologies have shaped player performance, injury prevention, and strategic decision-making. The analysis underscores the transformative impact of big data analytics on the sport.</w:t>
      </w:r>
    </w:p>
    <w:p w14:paraId="34878DC0" w14:textId="2B4F2765" w:rsidR="00D30BB7" w:rsidRDefault="00D30BB7" w:rsidP="002A6EEC">
      <w:pPr>
        <w:spacing w:after="0"/>
      </w:pPr>
      <w:r>
        <w:t xml:space="preserve">In Chapter 3, </w:t>
      </w:r>
      <w:r w:rsidR="00291DF2">
        <w:t>two</w:t>
      </w:r>
      <w:r>
        <w:t xml:space="preserve"> compelling case stud</w:t>
      </w:r>
      <w:r w:rsidR="00291DF2">
        <w:t>ies including one</w:t>
      </w:r>
      <w:r>
        <w:t xml:space="preserve"> centered on the Qatar World Cup 2022 highlight</w:t>
      </w:r>
      <w:r w:rsidR="00291DF2">
        <w:t xml:space="preserve"> </w:t>
      </w:r>
      <w:r>
        <w:t>the strategic deployment of big data. The case</w:t>
      </w:r>
      <w:r w:rsidR="00291DF2">
        <w:t>s</w:t>
      </w:r>
      <w:r>
        <w:t xml:space="preserve"> illuminate how sophisticated data analytics played a pivotal role in planning and organizin</w:t>
      </w:r>
      <w:r w:rsidR="00291DF2">
        <w:t>g</w:t>
      </w:r>
      <w:r>
        <w:t xml:space="preserve"> global sporting event</w:t>
      </w:r>
      <w:r w:rsidR="00291DF2">
        <w:t>s</w:t>
      </w:r>
      <w:r>
        <w:t xml:space="preserve">, offering valuable insights into the intersection of big data and </w:t>
      </w:r>
      <w:r w:rsidR="00BF3B3C">
        <w:t>professional soccer</w:t>
      </w:r>
      <w:r>
        <w:t>.</w:t>
      </w:r>
    </w:p>
    <w:p w14:paraId="28242FE7" w14:textId="20607C6E" w:rsidR="00D30BB7" w:rsidRDefault="00D30BB7" w:rsidP="002A6EEC">
      <w:pPr>
        <w:spacing w:after="0"/>
      </w:pPr>
      <w:r>
        <w:t>Chapter 4 propels us into the future of big data in soccer. Discussions on player recruitment, injury management, and fan engagement reveal the dynamic landscape awaiting the sport. The analysis anticipates the continued evolution of big data applications, offering a glimpse into how technology will redefine the soccer experience for players, teams, and enthusiasts.</w:t>
      </w:r>
    </w:p>
    <w:p w14:paraId="28595DCC" w14:textId="6B836AAD" w:rsidR="00CB2390" w:rsidRPr="00954EDE" w:rsidRDefault="00D30BB7" w:rsidP="002A6EEC">
      <w:pPr>
        <w:spacing w:after="0"/>
      </w:pPr>
      <w:r>
        <w:t xml:space="preserve">By exploring the current landscape, examining a real-world application in the Qatar World Cup, and projecting future developments, this paper provides valuable insights into the transformative power of big data </w:t>
      </w:r>
      <w:r w:rsidR="001C603E">
        <w:t xml:space="preserve">in </w:t>
      </w:r>
      <w:r w:rsidR="00424444">
        <w:t>soccer</w:t>
      </w:r>
      <w:r>
        <w:t>.</w:t>
      </w:r>
    </w:p>
    <w:p w14:paraId="57F5F5FD" w14:textId="2B5C8727" w:rsidR="00E873F5" w:rsidRDefault="005F4179" w:rsidP="002A6EEC">
      <w:pPr>
        <w:pStyle w:val="Heading1"/>
      </w:pPr>
      <w:bookmarkStart w:id="1" w:name="_Toc153134788"/>
      <w:r w:rsidRPr="00A6527E">
        <w:t xml:space="preserve">1. </w:t>
      </w:r>
      <w:r w:rsidR="00C01D24">
        <w:t xml:space="preserve">Current </w:t>
      </w:r>
      <w:r w:rsidR="00C01D24" w:rsidRPr="00B66D1B">
        <w:t>Scenario</w:t>
      </w:r>
      <w:r w:rsidR="00C01D24">
        <w:t xml:space="preserve"> | Big data in Soccer</w:t>
      </w:r>
      <w:bookmarkEnd w:id="1"/>
    </w:p>
    <w:p w14:paraId="4C2B9DA5" w14:textId="3A76E38C" w:rsidR="004305CF" w:rsidRPr="002317AA" w:rsidRDefault="004305CF" w:rsidP="002A6EEC">
      <w:pPr>
        <w:pStyle w:val="Heading2"/>
      </w:pPr>
      <w:bookmarkStart w:id="2" w:name="_Toc153134789"/>
      <w:r w:rsidRPr="002317AA">
        <w:t xml:space="preserve">1.1 Big data in </w:t>
      </w:r>
      <w:r w:rsidRPr="00B66D1B">
        <w:t>sports</w:t>
      </w:r>
      <w:bookmarkEnd w:id="2"/>
    </w:p>
    <w:p w14:paraId="39327609" w14:textId="1F80006C" w:rsidR="00B5677C" w:rsidRPr="002317AA" w:rsidRDefault="00B5677C" w:rsidP="002A6EEC">
      <w:pPr>
        <w:spacing w:after="0"/>
      </w:pPr>
      <w:r w:rsidRPr="002317AA">
        <w:t>Big data has become increasingly significant in the field of sports, offering valuable insights, improving performance, enhancing fan engagement, and aiding in decision-making processes. Here are several ways in which big data is utilized in the realm of sports</w:t>
      </w:r>
      <w:r w:rsidR="00CF266D">
        <w:t xml:space="preserve"> </w:t>
      </w:r>
      <w:r w:rsidR="00774AD1">
        <w:fldChar w:fldCharType="begin"/>
      </w:r>
      <w:r w:rsidR="009D01C1">
        <w:instrText xml:space="preserve"> ADDIN ZOTERO_ITEM CSL_CITATION {"citationID":"noHhXj7u","properties":{"formattedCitation":"(Rein &amp; Memmert, 2016)","plainCitation":"(Rein &amp; Memmert, 2016)","noteIndex":0},"citationItems":[{"id":56,"uris":["http://zotero.org/users/12813788/items/VUPZXIK2"],"itemData":{"id":56,"type":"article-journal","abstract":"Until recently tactical analysis in elite soccer were based on observational data using variables which discard most contextual information. Analyses of team tactics require however detailed data from various sources including technical skill, individual physiological performance, and team formations among others to represent the complex processes underlying team tactical behavior. Accordingly, little is known about how these different factors influence team tactical behavior in elite soccer. In parts, this has also been due to the lack of available data. Increasingly however, detailed game logs obtained through next-generation tracking technologies in addition to physiological training data collected through novel miniature sensor technologies have become available for research. This leads however to the opposite problem where the shear amount of data becomes an obstacle in itself as methodological guidelines as well as theoretical modelling of tactical decision making in team sports is lacking. The present paper discusses how big data and modern machine learning technologies may help to address these issues and aid in developing a theoretical model for tactical decision making in team sports. As experience from medical applications show, significant organizational obstacles regarding data governance and access to technologies must be overcome first. The present work discusses these issues with respect to tactical analyses in elite soccer and propose a technological stack which aims to introduce big data technologies into elite soccer research. The proposed approach could also serve as a guideline for other sports science domains as increasing data size is becoming a wide-spread phenomenon.","container-title":"SpringerPlus","DOI":"10.1186/s40064-016-3108-2","ISSN":"2193-1801","issue":"1","journalAbbreviation":"SpringerPlus","page":"1410","source":"BioMed Central","title":"Big data and tactical analysis in elite soccer: future challenges and opportunities for sports science","title-short":"Big data and tactical analysis in elite soccer","volume":"5","author":[{"family":"Rein","given":"Robert"},{"family":"Memmert","given":"Daniel"}],"issued":{"date-parts":[["2016",8,24]]}}}],"schema":"https://github.com/citation-style-language/schema/raw/master/csl-citation.json"} </w:instrText>
      </w:r>
      <w:r w:rsidR="00774AD1">
        <w:fldChar w:fldCharType="separate"/>
      </w:r>
      <w:r w:rsidR="00774AD1">
        <w:rPr>
          <w:rFonts w:ascii="Calibri" w:hAnsi="Calibri" w:cs="Calibri"/>
        </w:rPr>
        <w:t>(Rein &amp; Memmert, 2016)</w:t>
      </w:r>
      <w:r w:rsidR="00774AD1">
        <w:fldChar w:fldCharType="end"/>
      </w:r>
      <w:r w:rsidRPr="002317AA">
        <w:t>:</w:t>
      </w:r>
    </w:p>
    <w:p w14:paraId="3FE40132" w14:textId="2663D9C8" w:rsidR="00B5677C" w:rsidRPr="002317AA" w:rsidRDefault="00B5677C" w:rsidP="002A6EEC">
      <w:pPr>
        <w:spacing w:after="0"/>
        <w:rPr>
          <w:b/>
          <w:bCs/>
        </w:rPr>
      </w:pPr>
      <w:r w:rsidRPr="002317AA">
        <w:rPr>
          <w:b/>
          <w:bCs/>
        </w:rPr>
        <w:t>Performance Analysis:</w:t>
      </w:r>
    </w:p>
    <w:p w14:paraId="290EB4A1" w14:textId="024A173F" w:rsidR="00B5677C" w:rsidRDefault="00B5677C" w:rsidP="002A6EEC">
      <w:pPr>
        <w:pStyle w:val="ListParagraph"/>
        <w:numPr>
          <w:ilvl w:val="0"/>
          <w:numId w:val="16"/>
        </w:numPr>
        <w:spacing w:after="0"/>
      </w:pPr>
      <w:r>
        <w:t>Player Performance: Teams use data to analyze individual player performance, tracking various metrics such as speed, distance covered, heart rate, and more during training and actual games. This information helps coaches tailor training programs and make strategic decisions.</w:t>
      </w:r>
    </w:p>
    <w:p w14:paraId="343459AF" w14:textId="70953052" w:rsidR="00B5677C" w:rsidRDefault="00B5677C" w:rsidP="002A6EEC">
      <w:pPr>
        <w:pStyle w:val="ListParagraph"/>
        <w:numPr>
          <w:ilvl w:val="0"/>
          <w:numId w:val="16"/>
        </w:numPr>
        <w:spacing w:after="0"/>
      </w:pPr>
      <w:r>
        <w:t xml:space="preserve">Team Performance: Big data </w:t>
      </w:r>
      <w:proofErr w:type="gramStart"/>
      <w:r>
        <w:t>is used</w:t>
      </w:r>
      <w:proofErr w:type="gramEnd"/>
      <w:r>
        <w:t xml:space="preserve"> t</w:t>
      </w:r>
      <w:r w:rsidR="00774AD1">
        <w:t>o</w:t>
      </w:r>
      <w:r>
        <w:t xml:space="preserve"> analyze team dynamics, formations, and overall strategy. Teams can identify patterns and trends that contribute to success or failure in different game situations.</w:t>
      </w:r>
    </w:p>
    <w:p w14:paraId="27A546AC" w14:textId="6B4B7E37" w:rsidR="00B5677C" w:rsidRPr="004305CF" w:rsidRDefault="00B5677C" w:rsidP="002A6EEC">
      <w:pPr>
        <w:spacing w:after="0"/>
        <w:rPr>
          <w:b/>
          <w:bCs/>
        </w:rPr>
      </w:pPr>
      <w:r w:rsidRPr="004305CF">
        <w:rPr>
          <w:b/>
          <w:bCs/>
        </w:rPr>
        <w:t>Injury Prevention and Management:</w:t>
      </w:r>
      <w:r w:rsidR="004305CF">
        <w:rPr>
          <w:b/>
          <w:bCs/>
        </w:rPr>
        <w:t xml:space="preserve"> </w:t>
      </w:r>
      <w:r>
        <w:t xml:space="preserve">Big data helps in monitoring players' physical condition and detecting signs of fatigue or potential injuries. This </w:t>
      </w:r>
      <w:proofErr w:type="gramStart"/>
      <w:r>
        <w:t>proactive</w:t>
      </w:r>
      <w:proofErr w:type="gramEnd"/>
      <w:r>
        <w:t xml:space="preserve"> approach allows teams to adjust training loads, manage recovery, and prevent injuries more effectively.</w:t>
      </w:r>
    </w:p>
    <w:p w14:paraId="7431F4DF" w14:textId="32006A04" w:rsidR="00B5677C" w:rsidRPr="004305CF" w:rsidRDefault="00B5677C" w:rsidP="002A6EEC">
      <w:pPr>
        <w:spacing w:after="0"/>
        <w:rPr>
          <w:b/>
          <w:bCs/>
        </w:rPr>
      </w:pPr>
      <w:r w:rsidRPr="004305CF">
        <w:rPr>
          <w:b/>
          <w:bCs/>
        </w:rPr>
        <w:t>Fan Engagement:</w:t>
      </w:r>
      <w:r w:rsidR="004305CF">
        <w:rPr>
          <w:b/>
          <w:bCs/>
        </w:rPr>
        <w:t xml:space="preserve"> </w:t>
      </w:r>
      <w:r>
        <w:t>Sports organizations leverage big data to enhance fan engagement by providing personalized experiences. This includes tailoring content, promotions, and experiences based on fan preferences and behavior.</w:t>
      </w:r>
    </w:p>
    <w:p w14:paraId="15187DF6" w14:textId="2EECF167" w:rsidR="00B5677C" w:rsidRPr="004305CF" w:rsidRDefault="00B5677C" w:rsidP="002A6EEC">
      <w:pPr>
        <w:spacing w:after="0"/>
        <w:rPr>
          <w:b/>
          <w:bCs/>
        </w:rPr>
      </w:pPr>
      <w:r w:rsidRPr="004305CF">
        <w:rPr>
          <w:b/>
          <w:bCs/>
        </w:rPr>
        <w:t>Recruitment and Scouting:</w:t>
      </w:r>
      <w:r w:rsidR="004305CF">
        <w:rPr>
          <w:b/>
          <w:bCs/>
        </w:rPr>
        <w:t xml:space="preserve"> </w:t>
      </w:r>
      <w:r>
        <w:t xml:space="preserve">Teams use data analytics to identify and recruit talent. Player statistics, performance data, and scouting reports </w:t>
      </w:r>
      <w:proofErr w:type="gramStart"/>
      <w:r>
        <w:t>are analyzed</w:t>
      </w:r>
      <w:proofErr w:type="gramEnd"/>
      <w:r>
        <w:t xml:space="preserve"> to make informed decisions about potential signings or draft picks.</w:t>
      </w:r>
    </w:p>
    <w:p w14:paraId="04DF5F9D" w14:textId="60022B59" w:rsidR="00B5677C" w:rsidRPr="004305CF" w:rsidRDefault="00B5677C" w:rsidP="002A6EEC">
      <w:pPr>
        <w:spacing w:after="0"/>
        <w:rPr>
          <w:b/>
          <w:bCs/>
        </w:rPr>
      </w:pPr>
      <w:r w:rsidRPr="004305CF">
        <w:rPr>
          <w:b/>
          <w:bCs/>
        </w:rPr>
        <w:lastRenderedPageBreak/>
        <w:t>In-Game Decision Making:</w:t>
      </w:r>
      <w:r w:rsidR="004305CF">
        <w:rPr>
          <w:b/>
          <w:bCs/>
        </w:rPr>
        <w:t xml:space="preserve"> </w:t>
      </w:r>
      <w:r>
        <w:t>Coaches use real-time data during games to make informed decisions. This includes insights into player performance, opponent strategies, and situational analysis, helping coaches make strategic substitutions or tactical adjustments.</w:t>
      </w:r>
    </w:p>
    <w:p w14:paraId="537216B3" w14:textId="12ACAFF4" w:rsidR="00B5677C" w:rsidRPr="004305CF" w:rsidRDefault="00B5677C" w:rsidP="002A6EEC">
      <w:pPr>
        <w:spacing w:after="0"/>
        <w:rPr>
          <w:b/>
          <w:bCs/>
        </w:rPr>
      </w:pPr>
      <w:r w:rsidRPr="004305CF">
        <w:rPr>
          <w:b/>
          <w:bCs/>
        </w:rPr>
        <w:t>Wearable Technology:</w:t>
      </w:r>
      <w:r w:rsidR="004305CF">
        <w:rPr>
          <w:b/>
          <w:bCs/>
        </w:rPr>
        <w:t xml:space="preserve"> </w:t>
      </w:r>
      <w:r>
        <w:t>Athletes often wear sensors and other wearable devices that collect data on their movements, biometrics, and overall health. This data helps in monitoring fitness levels, optimizing training routines, and ensuring peak performance.</w:t>
      </w:r>
    </w:p>
    <w:p w14:paraId="638F0ADE" w14:textId="72A4DFF0" w:rsidR="00B5677C" w:rsidRPr="004305CF" w:rsidRDefault="00B5677C" w:rsidP="002A6EEC">
      <w:pPr>
        <w:spacing w:after="0"/>
        <w:rPr>
          <w:b/>
          <w:bCs/>
        </w:rPr>
      </w:pPr>
      <w:r w:rsidRPr="004305CF">
        <w:rPr>
          <w:b/>
          <w:bCs/>
        </w:rPr>
        <w:t>Sports Betting and Fantasy Sports:</w:t>
      </w:r>
      <w:r w:rsidR="004305CF">
        <w:rPr>
          <w:b/>
          <w:bCs/>
        </w:rPr>
        <w:t xml:space="preserve"> </w:t>
      </w:r>
      <w:r>
        <w:t>Big data plays a significant role in sports betting and fantasy sports. Analyzing historical data, player statistics, and performance trends helps enthusiasts make informed decisions when drafting fantasy teams or placing bets.</w:t>
      </w:r>
    </w:p>
    <w:p w14:paraId="454E096B" w14:textId="6903830C" w:rsidR="00B5677C" w:rsidRPr="004305CF" w:rsidRDefault="00B5677C" w:rsidP="002A6EEC">
      <w:pPr>
        <w:spacing w:after="0"/>
        <w:rPr>
          <w:b/>
          <w:bCs/>
        </w:rPr>
      </w:pPr>
      <w:r w:rsidRPr="004305CF">
        <w:rPr>
          <w:b/>
          <w:bCs/>
        </w:rPr>
        <w:t>Venue Management:</w:t>
      </w:r>
      <w:r w:rsidR="004305CF">
        <w:rPr>
          <w:b/>
          <w:bCs/>
        </w:rPr>
        <w:t xml:space="preserve"> </w:t>
      </w:r>
      <w:r>
        <w:t xml:space="preserve">Stadiums and sports facilities use big data for crowd management, security, and optimizing the overall fan experience. Data on attendance patterns, concessions, and traffic flow can </w:t>
      </w:r>
      <w:proofErr w:type="gramStart"/>
      <w:r>
        <w:t>be analyzed</w:t>
      </w:r>
      <w:proofErr w:type="gramEnd"/>
      <w:r>
        <w:t xml:space="preserve"> to improve operations.</w:t>
      </w:r>
    </w:p>
    <w:p w14:paraId="3F9AB0D4" w14:textId="098D36B7" w:rsidR="00B5677C" w:rsidRPr="004305CF" w:rsidRDefault="00B5677C" w:rsidP="002A6EEC">
      <w:pPr>
        <w:spacing w:after="0"/>
        <w:rPr>
          <w:b/>
          <w:bCs/>
        </w:rPr>
      </w:pPr>
      <w:r w:rsidRPr="004305CF">
        <w:rPr>
          <w:b/>
          <w:bCs/>
        </w:rPr>
        <w:t>Broadcasting and Media:</w:t>
      </w:r>
      <w:r w:rsidR="004305CF">
        <w:rPr>
          <w:b/>
          <w:bCs/>
        </w:rPr>
        <w:t xml:space="preserve"> </w:t>
      </w:r>
      <w:r>
        <w:t xml:space="preserve">Big data enhances the broadcasting and media aspects of sports by providing insights into viewer preferences. This information </w:t>
      </w:r>
      <w:proofErr w:type="gramStart"/>
      <w:r>
        <w:t>is used</w:t>
      </w:r>
      <w:proofErr w:type="gramEnd"/>
      <w:r>
        <w:t xml:space="preserve"> to tailor content, improve coverage, and optimize advertising strategies.</w:t>
      </w:r>
    </w:p>
    <w:p w14:paraId="69903743" w14:textId="6A75EA86" w:rsidR="00B5677C" w:rsidRPr="004305CF" w:rsidRDefault="00B5677C" w:rsidP="002A6EEC">
      <w:pPr>
        <w:spacing w:after="0"/>
        <w:rPr>
          <w:b/>
          <w:bCs/>
        </w:rPr>
      </w:pPr>
      <w:r w:rsidRPr="004305CF">
        <w:rPr>
          <w:b/>
          <w:bCs/>
        </w:rPr>
        <w:t>Social Media Analysis:</w:t>
      </w:r>
      <w:r w:rsidR="004305CF">
        <w:rPr>
          <w:b/>
          <w:bCs/>
        </w:rPr>
        <w:t xml:space="preserve"> </w:t>
      </w:r>
      <w:r>
        <w:t>Teams and athletes use big data to analyze social media trends and sentiments. This helps in shaping marketing strategies, understanding fan sentiment, and engaging with the audience more effectively.</w:t>
      </w:r>
    </w:p>
    <w:p w14:paraId="7EE90A21" w14:textId="54EEE6D5" w:rsidR="00B5677C" w:rsidRDefault="00B5677C" w:rsidP="002A6EEC">
      <w:pPr>
        <w:spacing w:after="0"/>
      </w:pPr>
      <w:r>
        <w:t>The integration of big data analytics in sports has revolutionized the industry, offering a competitive edge and enriching both the sporting experience for fans and the performance of athletes and teams.</w:t>
      </w:r>
    </w:p>
    <w:p w14:paraId="79CABF65" w14:textId="1A013D63" w:rsidR="00502BF6" w:rsidRDefault="00502BF6" w:rsidP="002A6EEC">
      <w:pPr>
        <w:pStyle w:val="Heading2"/>
      </w:pPr>
      <w:bookmarkStart w:id="3" w:name="_Toc153134790"/>
      <w:r>
        <w:lastRenderedPageBreak/>
        <w:t xml:space="preserve">1.2 </w:t>
      </w:r>
      <w:r w:rsidR="00AD3237">
        <w:t xml:space="preserve">Real-time Football Analytics </w:t>
      </w:r>
      <w:r w:rsidR="00FD329E">
        <w:t xml:space="preserve">| </w:t>
      </w:r>
      <w:r>
        <w:t>Apache Spark</w:t>
      </w:r>
      <w:bookmarkEnd w:id="3"/>
      <w:r>
        <w:t xml:space="preserve"> </w:t>
      </w:r>
    </w:p>
    <w:p w14:paraId="44AB0DE3" w14:textId="3AE20C3E" w:rsidR="00502BF6" w:rsidRPr="00502BF6" w:rsidRDefault="00502BF6" w:rsidP="002A6EEC">
      <w:pPr>
        <w:spacing w:after="0"/>
      </w:pPr>
      <w:r>
        <w:t>The landscape of football is currently undergoing a significant shift towards data-driven methodologies, with an unprecedented demand for real-time analytics. This endeavor delves into the realm of real-time football analytics leveraging Apache Spark, aiming to elevate match analysis, engage fans, and mitigate injuries. The research kicks off by establishing clear objectives and meticulously gathering data from diverse sources such as player tracking systems, social media platforms, and in-game statistics.</w:t>
      </w:r>
      <w:r w:rsidR="00AD3237">
        <w:t xml:space="preserve"> </w:t>
      </w:r>
      <w:r>
        <w:t>At the core of this initiative is Apache Spark, a robust real-time data processing framework adept at handling extensive data volumes generated during live matches. This technology facilitates data transformation, feature extraction, and the application of machine learning algorithms to furnish real-time insights. Intuitive dashboards and interactive elements enrich the fan experience, providing live commentary and sentiment analysis during matches.</w:t>
      </w:r>
      <w:r w:rsidR="00AD3237">
        <w:t xml:space="preserve"> </w:t>
      </w:r>
      <w:r>
        <w:t xml:space="preserve">The accuracy and efficacy of the real-time analytics undergo thorough scrutiny through comparisons with actual match outcomes and user feedback. By disseminating research findings and methodologies, this project makes a significant contribution to the progression of real-time football analytics. The potential impact is far-reaching, fundamentally transforming how football matches </w:t>
      </w:r>
      <w:proofErr w:type="gramStart"/>
      <w:r>
        <w:t>are analyzed</w:t>
      </w:r>
      <w:proofErr w:type="gramEnd"/>
      <w:r>
        <w:t>, amplifying fan engagement, and furnishing invaluable insights for decision-makers in the football domain. This undertaking underscores the potency of Big Data technologies and a fervent commitment to the beautiful game in the dynamic landscape of football analytics</w:t>
      </w:r>
      <w:r w:rsidR="006C2034">
        <w:t xml:space="preserve"> </w:t>
      </w:r>
      <w:r w:rsidR="00AD3237">
        <w:fldChar w:fldCharType="begin"/>
      </w:r>
      <w:r w:rsidR="009D01C1">
        <w:instrText xml:space="preserve"> ADDIN ZOTERO_ITEM CSL_CITATION {"citationID":"yQOqybOA","properties":{"formattedCitation":"(Talaviya et al., 2023)","plainCitation":"(Talaviya et al., 2023)","noteIndex":0},"citationItems":[{"id":29,"uris":["http://zotero.org/users/12813788/items/AUIGGY4N"],"itemData":{"id":29,"type":"article-journal","abstract":"The world of football is undergoing a data-driven transformation, and the demand for real-time analytics is greater than ever. This project explores the realm of real-time foot- ball analytics using Apache Spark, with the aim of enhancing match analysis, engaging fans, and preventing injuries. The research begins by setting clear objectives and systematically collecting data from various sources, including player tracking systems, social media platforms, and in-game statistics. The heart of the project lies in Apache Spark, a real-time data processing framework that efficiently handles vast volumes of data generated during live matches. This technology allows for data transformation, feature extraction, and the application of machine learning algorithms to provide real-time insights. User- friendly dashboards and interactive elements elevate the fan experience, offering live commentary and sentiment analysis during matches. The accuracy and effectiveness of the real-time analytics are rigorously assessed through comparisons with actual match outcomes and user feedback. By sharing research findings and methodologies, this project contributes to the advancementof realtime football analytics. The potential impact is profound, revolutionizing how football matches are analyzed, enhancing fan engagement, and offering invaluable insights to decision-makers in the world of football. The project underscores the power of Big Data technologies and a passion for the beautiful game in the everevolving landscape of football analytics.","container-title":"International Research Journal of Modernization in Engineering Technology and Science","ISSN":"25825208","journalAbbreviation":"IRJMETS","language":"en","source":"DOI.org (Crossref)","title":"BIG DATA ANALYSIS IN FOOTBALL","author":[{"literal":"Talaviya et al."}],"issued":{"date-parts":[["2023"]]}}}],"schema":"https://github.com/citation-style-language/schema/raw/master/csl-citation.json"} </w:instrText>
      </w:r>
      <w:r w:rsidR="00AD3237">
        <w:fldChar w:fldCharType="separate"/>
      </w:r>
      <w:r w:rsidR="00AD3237" w:rsidRPr="00AD3237">
        <w:rPr>
          <w:rFonts w:ascii="Calibri" w:hAnsi="Calibri" w:cs="Calibri"/>
        </w:rPr>
        <w:t>(Talaviya et al., 2023)</w:t>
      </w:r>
      <w:r w:rsidR="00AD3237">
        <w:fldChar w:fldCharType="end"/>
      </w:r>
      <w:r>
        <w:t>.</w:t>
      </w:r>
    </w:p>
    <w:p w14:paraId="5A4D2852" w14:textId="349E8B7D" w:rsidR="00FD329E" w:rsidRDefault="00FD329E" w:rsidP="002A6EEC">
      <w:pPr>
        <w:pStyle w:val="Heading2"/>
      </w:pPr>
      <w:bookmarkStart w:id="4" w:name="_Toc153134791"/>
      <w:r>
        <w:t xml:space="preserve">1.3 </w:t>
      </w:r>
      <w:r w:rsidR="008124FD">
        <w:t>Innovative analytics</w:t>
      </w:r>
      <w:r>
        <w:t xml:space="preserve"> software for Soccer</w:t>
      </w:r>
      <w:bookmarkEnd w:id="4"/>
    </w:p>
    <w:p w14:paraId="23FEA638" w14:textId="7FE76A9B" w:rsidR="00FD329E" w:rsidRDefault="001120B6" w:rsidP="002A6EEC">
      <w:pPr>
        <w:spacing w:after="0"/>
      </w:pPr>
      <w:proofErr w:type="gramStart"/>
      <w:r>
        <w:t>Many</w:t>
      </w:r>
      <w:proofErr w:type="gramEnd"/>
      <w:r>
        <w:t xml:space="preserve"> software developers have sold their rights to soccer teams and management companies, thus not allowing the public to use them for sport analytics. </w:t>
      </w:r>
      <w:r w:rsidR="00516C00">
        <w:t xml:space="preserve">However, there are </w:t>
      </w:r>
      <w:proofErr w:type="gramStart"/>
      <w:r w:rsidR="00516C00">
        <w:t>some</w:t>
      </w:r>
      <w:proofErr w:type="gramEnd"/>
      <w:r w:rsidR="00516C00">
        <w:t xml:space="preserve"> </w:t>
      </w:r>
      <w:r w:rsidR="00402F4E">
        <w:t>open-source</w:t>
      </w:r>
      <w:r w:rsidR="00516C00">
        <w:t xml:space="preserve"> software available which are used in soccer. </w:t>
      </w:r>
    </w:p>
    <w:p w14:paraId="178355E1" w14:textId="6088047D" w:rsidR="00516C00" w:rsidRDefault="00E476D7" w:rsidP="002A6EEC">
      <w:pPr>
        <w:pStyle w:val="ListParagraph"/>
        <w:numPr>
          <w:ilvl w:val="0"/>
          <w:numId w:val="17"/>
        </w:numPr>
        <w:spacing w:after="0"/>
      </w:pPr>
      <w:r w:rsidRPr="00E476D7">
        <w:rPr>
          <w:b/>
          <w:bCs/>
        </w:rPr>
        <w:t>StreamTeam-Football:</w:t>
      </w:r>
      <w:r>
        <w:rPr>
          <w:b/>
          <w:bCs/>
        </w:rPr>
        <w:t xml:space="preserve"> </w:t>
      </w:r>
      <w:r w:rsidR="003C3221" w:rsidRPr="003C3221">
        <w:t>STREAMTEAM-FOOTBALL allows to analyze football matches fully automatically and in real-time on the basis of tracked position data using a data stream analysis approach</w:t>
      </w:r>
      <w:r w:rsidR="003C3221">
        <w:t xml:space="preserve"> </w:t>
      </w:r>
      <w:r w:rsidR="003C3221">
        <w:fldChar w:fldCharType="begin"/>
      </w:r>
      <w:r w:rsidR="009D01C1">
        <w:instrText xml:space="preserve"> ADDIN ZOTERO_ITEM CSL_CITATION {"citationID":"oeuYQ86m","properties":{"formattedCitation":"(Probst et al., 2020)","plainCitation":"(Probst et al., 2020)","noteIndex":0},"citationItems":[{"id":33,"uris":["http://zotero.org/users/12813788/items/FPXWRN69"],"itemData":{"id":33,"type":"paper-conference","abstract":"In recent years, Big Data has become an important topic in many areas of our daily lives, including sports. Almost all professional clubs analyze matches to improve the performance of their teams. However, events are still predominantly captured manually, although many sensor-based and video-based tracking systems exist which provide the positions of the players and the ball in real-time. This manual process is tedious and error-prone. In this paper, we present STREAMTEAM-FOOTBALL, an open source football analysis application, that fills this gap. STREAMTEAM-FOOTBALL allows to analyze football matches fully automatically and in real-time on the basis of tracked position data using a data stream analysis approach. Our evaluation confirms the effectiveness of our automated analysis.","container-title":"2020 IEEE International Conference on Big Data (Big Data)","DOI":"10.1109/BigData50022.2020.9377914","event-title":"2020 IEEE International Conference on Big Data (Big Data)","page":"637-644","source":"IEEE Xplore","title":"StreamTeam-Football: Analyzing Football Matches in Real-Time on the Basis of Position Streams","title-short":"StreamTeam-Football","URL":"https://ieeexplore.ieee.org/abstract/document/9377914?casa_token=Pi0r7ee9_QMAAAAA:aVF886c2Z7Vu6aXMgZfh6euJCKQqQax-xEDTn9gawcIoDELdgnzP3NNhkuOFGdqH_QMPWfApfT-3","author":[{"family":"Probst","given":"Lukas"},{"family":"Schuldt","given":"Heiko"},{"family":"Seidenschwarz","given":"Philipp"},{"family":"Rumo","given":"Martin"}],"accessed":{"date-parts":[["2023",12,10]]},"issued":{"date-parts":[["2020",12]]}}}],"schema":"https://github.com/citation-style-language/schema/raw/master/csl-citation.json"} </w:instrText>
      </w:r>
      <w:r w:rsidR="003C3221">
        <w:fldChar w:fldCharType="separate"/>
      </w:r>
      <w:r w:rsidR="003C3221" w:rsidRPr="003C3221">
        <w:rPr>
          <w:rFonts w:ascii="Calibri" w:hAnsi="Calibri" w:cs="Calibri"/>
        </w:rPr>
        <w:t>(Probst et al., 2020)</w:t>
      </w:r>
      <w:r w:rsidR="003C3221">
        <w:fldChar w:fldCharType="end"/>
      </w:r>
      <w:r w:rsidR="0085246C">
        <w:t>.</w:t>
      </w:r>
    </w:p>
    <w:p w14:paraId="1978E389" w14:textId="6A18811D" w:rsidR="0085246C" w:rsidRPr="00954CB7" w:rsidRDefault="00582925" w:rsidP="002A6EEC">
      <w:pPr>
        <w:pStyle w:val="ListParagraph"/>
        <w:numPr>
          <w:ilvl w:val="0"/>
          <w:numId w:val="17"/>
        </w:numPr>
        <w:spacing w:after="0"/>
      </w:pPr>
      <w:r w:rsidRPr="00954CB7">
        <w:rPr>
          <w:b/>
          <w:bCs/>
        </w:rPr>
        <w:t>Footdata-pro:</w:t>
      </w:r>
      <w:r>
        <w:t xml:space="preserve"> </w:t>
      </w:r>
      <w:r w:rsidR="00954CB7">
        <w:t>Footdata-pro is being built with a s</w:t>
      </w:r>
      <w:r w:rsidR="00954CB7" w:rsidRPr="00954CB7">
        <w:t>et of open source technologies involved in building a multi-platform web based integrated football information system, supported in three main modules: user interfaces, databases, and the tactical plan detection and classification</w:t>
      </w:r>
      <w:r w:rsidR="008124FD">
        <w:fldChar w:fldCharType="begin"/>
      </w:r>
      <w:r w:rsidR="009D01C1">
        <w:instrText xml:space="preserve"> ADDIN ZOTERO_ITEM CSL_CITATION {"citationID":"vqEi6DVC","properties":{"formattedCitation":"(Rodrigues et al., 2013)","plainCitation":"(Rodrigues et al., 2013)","noteIndex":0},"citationItems":[{"id":26,"uris":["http://zotero.org/users/12813788/items/69ZUTC73"],"itemData":{"id":26,"type":"paper-conference","abstract":"The current information systems and match analysis software associated to professional football output a huge amount of statistics. Many football professionals are particularly interested in real time information about the tactical plan occurring during the match, and the relations between that information and what was prepared in the training sessions. It is fundamental to have on the bench, and on-the-fly, the most relevant information each time they have to take a decision. In this paper, we present a set of open source technologies involved in building a multi-platform web based integrated football information system, supported in three main modules: user interfaces, databases, and the tactical plan detection and classification. We show that the selected technologies are suitable for those modules, allowing field occurrences to trigger meaningful information.","collection-title":"Advances in Intelligent Systems and Computing","container-title":"Advances in Information Systems and Technologies","DOI":"10.1007/978-3-642-36981-0_66","event-place":"Berlin, Heidelberg","ISBN":"978-3-642-36981-0","language":"en","page":"715-723","publisher":"Springer","publisher-place":"Berlin, Heidelberg","source":"Springer Link","title":"Open Source Technologies Involved in Constructing a Web-Based Football Information System","author":[{"family":"Rodrigues","given":"Pedro"},{"family":"Belguinha","given":"António"},{"family":"Gomes","given":"Carlos"},{"family":"Cardoso","given":"Pedro"},{"family":"Vilas","given":"Tiago"},{"family":"Mestre","given":"Renato"},{"family":"Rodrigues","given":"J. M. F."}],"editor":[{"family":"Rocha","given":"Álvaro"},{"family":"Correia","given":"Ana Maria"},{"family":"Wilson","given":"Tom"},{"family":"Stroetmann","given":"Karl A."}],"issued":{"date-parts":[["2013"]]}}}],"schema":"https://github.com/citation-style-language/schema/raw/master/csl-citation.json"} </w:instrText>
      </w:r>
      <w:r w:rsidR="008124FD">
        <w:fldChar w:fldCharType="separate"/>
      </w:r>
      <w:r w:rsidR="008124FD" w:rsidRPr="008124FD">
        <w:rPr>
          <w:rFonts w:ascii="Calibri" w:hAnsi="Calibri" w:cs="Calibri"/>
        </w:rPr>
        <w:t>(Rodrigues et al., 2013)</w:t>
      </w:r>
      <w:r w:rsidR="008124FD">
        <w:fldChar w:fldCharType="end"/>
      </w:r>
      <w:r w:rsidR="00954CB7">
        <w:t xml:space="preserve">. </w:t>
      </w:r>
    </w:p>
    <w:p w14:paraId="0E80B7F5" w14:textId="0B767402" w:rsidR="008A4965" w:rsidRDefault="008A4965" w:rsidP="002A6EEC">
      <w:pPr>
        <w:pStyle w:val="Heading2"/>
      </w:pPr>
      <w:bookmarkStart w:id="5" w:name="_Toc153134792"/>
      <w:r>
        <w:t>1.</w:t>
      </w:r>
      <w:r w:rsidR="00FD329E">
        <w:t>4</w:t>
      </w:r>
      <w:r w:rsidR="00A3387F">
        <w:t xml:space="preserve"> </w:t>
      </w:r>
      <w:r>
        <w:t>Impact of Big data in Soccer</w:t>
      </w:r>
      <w:bookmarkEnd w:id="5"/>
    </w:p>
    <w:p w14:paraId="0C299758" w14:textId="051178C7" w:rsidR="008A4965" w:rsidRDefault="00BF3B3C" w:rsidP="002A6EEC">
      <w:pPr>
        <w:spacing w:after="0"/>
      </w:pPr>
      <w:r>
        <w:t>Soccer</w:t>
      </w:r>
      <w:r w:rsidR="008A4965">
        <w:t xml:space="preserve"> has evolved into a thriving industry, witnessing an unprecedented surge in financial influx as clubs strive to secure and maintain their top positions, transforming windfalls into consistent revenue streams. In this landscape, the integration of data and </w:t>
      </w:r>
      <w:r>
        <w:t>soccer</w:t>
      </w:r>
      <w:r w:rsidR="008A4965">
        <w:t xml:space="preserve"> analytics has become instrumental both on and off the field, mirroring its impact across various business sectors.</w:t>
      </w:r>
    </w:p>
    <w:p w14:paraId="350C5094" w14:textId="015C3AA7" w:rsidR="008A4965" w:rsidRDefault="008A4965" w:rsidP="002A6EEC">
      <w:pPr>
        <w:spacing w:after="0"/>
      </w:pPr>
      <w:r>
        <w:t xml:space="preserve">Within the UK, stadiums </w:t>
      </w:r>
      <w:proofErr w:type="gramStart"/>
      <w:r>
        <w:t>are adorned</w:t>
      </w:r>
      <w:proofErr w:type="gramEnd"/>
      <w:r>
        <w:t xml:space="preserve"> with cameras meticulously tracking players' movements, even when not in possession of the ball. Each game generates a staggering 1.4 million data sets, equating to </w:t>
      </w:r>
      <w:proofErr w:type="gramStart"/>
      <w:r>
        <w:t>10</w:t>
      </w:r>
      <w:proofErr w:type="gramEnd"/>
      <w:r>
        <w:t xml:space="preserve"> data points per second for every player. This wealth of information empowers managers, performance analysts, and backroom staff with insights that transcend the capabilities of the human eye, unraveling the intricate layers of on-field dynamics. Player monitoring extends beyond the pitch, encompassing GPS trackers, acceleration sensors, heart rate monitors, and comprehensive diet and sleep tracking, providing metrics that optimize training regimens and tactical strategies. This statistical approach not only aids in injury prevention but also forecasts recovery times and guards against overtraining. Beyond the pitch, every facet of a </w:t>
      </w:r>
      <w:r w:rsidR="00BF3B3C">
        <w:t>socce</w:t>
      </w:r>
      <w:r w:rsidR="007B63F5">
        <w:t>r player</w:t>
      </w:r>
      <w:r>
        <w:t>'s life contributes to vast datasets.</w:t>
      </w:r>
    </w:p>
    <w:p w14:paraId="16FE8E5B" w14:textId="09087D4D" w:rsidR="008A4965" w:rsidRDefault="008A4965" w:rsidP="002A6EEC">
      <w:pPr>
        <w:spacing w:after="0"/>
      </w:pPr>
      <w:r>
        <w:lastRenderedPageBreak/>
        <w:t xml:space="preserve">While performance monitoring has been a staple in </w:t>
      </w:r>
      <w:r w:rsidR="00BF3B3C">
        <w:t>soccer</w:t>
      </w:r>
      <w:r>
        <w:t>, analytics play a pivotal role in reshaping the sport. Teams leverage data to scout and sign players strategically, enhancing their tactical advantage for upcoming seasons.</w:t>
      </w:r>
    </w:p>
    <w:p w14:paraId="4BCDEE12" w14:textId="2918D088" w:rsidR="008A4965" w:rsidRDefault="008A4965" w:rsidP="002A6EEC">
      <w:pPr>
        <w:spacing w:after="0"/>
      </w:pPr>
      <w:r>
        <w:t xml:space="preserve">The emergence of data science in sports, popularized by Michael Lewis' Moneyball, is gaining prominence. Unlike sports with fixed positions and limited moves, applying predictive analytics to the fluid and dynamic game of </w:t>
      </w:r>
      <w:r w:rsidR="00BF3B3C">
        <w:t>soccer</w:t>
      </w:r>
      <w:r>
        <w:t xml:space="preserve"> poses unique challenges. Data scientists collaborate with traditional scouts to identify the 'next big thing,' offering analytical approaches that uncover hidden talents in the transfer market.</w:t>
      </w:r>
    </w:p>
    <w:p w14:paraId="5D28BDD5" w14:textId="1D7B6F3E" w:rsidR="008A4965" w:rsidRDefault="008A4965" w:rsidP="002A6EEC">
      <w:pPr>
        <w:spacing w:after="0"/>
      </w:pPr>
      <w:r>
        <w:t xml:space="preserve">Leading clubs, including Liverpool, have embraced data analysts like Michael Edwards, who </w:t>
      </w:r>
      <w:r w:rsidR="00402F4E">
        <w:t>revolutionized</w:t>
      </w:r>
      <w:r>
        <w:t xml:space="preserve"> player recruitment methods. Analysts, </w:t>
      </w:r>
      <w:proofErr w:type="gramStart"/>
      <w:r>
        <w:t>working alongside</w:t>
      </w:r>
      <w:proofErr w:type="gramEnd"/>
      <w:r>
        <w:t xml:space="preserve"> traditional scouts, evaluate a player's entire performance history, enabling better judgments on long-term abilities and contributions to the club's success.</w:t>
      </w:r>
    </w:p>
    <w:p w14:paraId="5D697181" w14:textId="281342CC" w:rsidR="008A4965" w:rsidRDefault="008A4965" w:rsidP="002A6EEC">
      <w:pPr>
        <w:spacing w:after="0"/>
      </w:pPr>
      <w:r>
        <w:t xml:space="preserve">Performance data serves as a compelling justification for exorbitant expenditures in the transfer market. Real Madrid's acquisition of Gareth Bale for £85 million </w:t>
      </w:r>
      <w:proofErr w:type="gramStart"/>
      <w:r>
        <w:t>was supported</w:t>
      </w:r>
      <w:proofErr w:type="gramEnd"/>
      <w:r>
        <w:t xml:space="preserve"> by performance data, considering not only his on-field capabilities but also the forecasted profit of £41 million over six years through </w:t>
      </w:r>
      <w:r w:rsidR="00BF3B3C">
        <w:t>soccer</w:t>
      </w:r>
      <w:r>
        <w:t xml:space="preserve"> shirt sales.</w:t>
      </w:r>
    </w:p>
    <w:p w14:paraId="34777E4B" w14:textId="0E9AFAB3" w:rsidR="008A4965" w:rsidRPr="008A4965" w:rsidRDefault="008A4965" w:rsidP="002A6EEC">
      <w:pPr>
        <w:pStyle w:val="Heading3"/>
        <w:spacing w:before="0"/>
      </w:pPr>
      <w:bookmarkStart w:id="6" w:name="_Toc153134793"/>
      <w:r w:rsidRPr="008A4965">
        <w:t xml:space="preserve">1.3.1 Spearheading analytics in sports using </w:t>
      </w:r>
      <w:r w:rsidR="006C5863">
        <w:t>Football</w:t>
      </w:r>
      <w:r w:rsidRPr="008A4965">
        <w:t xml:space="preserve"> Manager</w:t>
      </w:r>
      <w:bookmarkEnd w:id="6"/>
    </w:p>
    <w:p w14:paraId="083F17E4" w14:textId="30C82795" w:rsidR="00E47EA8" w:rsidRDefault="008A4965" w:rsidP="002A6EEC">
      <w:pPr>
        <w:spacing w:after="0"/>
      </w:pPr>
      <w:r>
        <w:t xml:space="preserve">Prozone and similar companies spearhead performance analysis in sports, with most Premier League clubs utilizing their services. Integration with platforms like </w:t>
      </w:r>
      <w:r w:rsidR="006C5863">
        <w:t>Football</w:t>
      </w:r>
      <w:r>
        <w:t xml:space="preserve"> Manager has further enriched the player database, offering comprehensive information on various aspects such as dribbling, goal attempts, aggression, ball possession, and distance covered. This tool aids clubs in making well-informed decisions during transfer seasons, providing players from smaller clubs an opportunity to </w:t>
      </w:r>
      <w:proofErr w:type="gramStart"/>
      <w:r>
        <w:t>be noticed</w:t>
      </w:r>
      <w:proofErr w:type="gramEnd"/>
      <w:r>
        <w:t xml:space="preserve"> and signed by larger ones. While data analysis has significantly enhanced decision-making in </w:t>
      </w:r>
      <w:r w:rsidR="00BF3B3C">
        <w:t>soccer</w:t>
      </w:r>
      <w:r>
        <w:t xml:space="preserve">, there remains a need for the human element in assessing intangibles such as mentality and potential for growth. The </w:t>
      </w:r>
      <w:r>
        <w:lastRenderedPageBreak/>
        <w:t xml:space="preserve">evolving synergy between Big Data &amp; Analytics and </w:t>
      </w:r>
      <w:r w:rsidR="00BF3B3C">
        <w:t>soccer</w:t>
      </w:r>
      <w:r>
        <w:t xml:space="preserve"> holds immense promise, although there are still gaps to bridge on this exciting journey</w:t>
      </w:r>
      <w:r w:rsidR="009D01C1">
        <w:t xml:space="preserve"> </w:t>
      </w:r>
      <w:r w:rsidR="009D01C1">
        <w:fldChar w:fldCharType="begin"/>
      </w:r>
      <w:r w:rsidR="009D01C1">
        <w:instrText xml:space="preserve"> ADDIN ZOTERO_ITEM CSL_CITATION {"citationID":"U1gaCv3n","properties":{"formattedCitation":"(Big Cloud, 2016)","plainCitation":"(Big Cloud, 2016)","noteIndex":0},"citationItems":[{"id":60,"uris":["http://zotero.org/users/12813788/items/I2UJQE69"],"itemData":{"id":60,"type":"post-weblog","abstract":"Football is a booming business. Clubs are seeing an unprecedented influx of money and are trying to ensure they stay at the top, to make...","container-title":"Big Cloud","language":"en-GB","title":"The Impact of Big Data Analytics in Football","URL":"https://bigcloud.global/the-impact-of-big-data-analytics-in-football/","author":[{"literal":"Big Cloud"}],"accessed":{"date-parts":[["2023",12,10]]},"issued":{"date-parts":[["2016",8,30]]}}}],"schema":"https://github.com/citation-style-language/schema/raw/master/csl-citation.json"} </w:instrText>
      </w:r>
      <w:r w:rsidR="009D01C1">
        <w:fldChar w:fldCharType="separate"/>
      </w:r>
      <w:r w:rsidR="009D01C1" w:rsidRPr="009D01C1">
        <w:rPr>
          <w:rFonts w:ascii="Calibri" w:hAnsi="Calibri" w:cs="Calibri"/>
        </w:rPr>
        <w:t>(Big Cloud, 2016)</w:t>
      </w:r>
      <w:r w:rsidR="009D01C1">
        <w:fldChar w:fldCharType="end"/>
      </w:r>
      <w:r>
        <w:t>.</w:t>
      </w:r>
    </w:p>
    <w:p w14:paraId="1FF997CD" w14:textId="6667C2DF" w:rsidR="0067170F" w:rsidRDefault="006512B1" w:rsidP="002A6EEC">
      <w:pPr>
        <w:pStyle w:val="Heading1"/>
      </w:pPr>
      <w:bookmarkStart w:id="7" w:name="_Toc153134794"/>
      <w:r>
        <w:t xml:space="preserve">2. </w:t>
      </w:r>
      <w:r w:rsidR="0067170F">
        <w:t>Big data in S</w:t>
      </w:r>
      <w:r w:rsidR="003449B7">
        <w:t>occer</w:t>
      </w:r>
      <w:r w:rsidR="0067170F">
        <w:t xml:space="preserve"> | Challenges and </w:t>
      </w:r>
      <w:r w:rsidR="007E7A8C">
        <w:t>Opportunities</w:t>
      </w:r>
      <w:bookmarkEnd w:id="7"/>
    </w:p>
    <w:p w14:paraId="5372F864" w14:textId="011EBE92" w:rsidR="00AD1317" w:rsidRDefault="00AD1317" w:rsidP="002A6EEC">
      <w:pPr>
        <w:spacing w:after="0"/>
      </w:pPr>
      <w:r>
        <w:t xml:space="preserve">Despite the revolutionary strides made using big data in soccer, there are </w:t>
      </w:r>
      <w:proofErr w:type="gramStart"/>
      <w:r>
        <w:t>several</w:t>
      </w:r>
      <w:proofErr w:type="gramEnd"/>
      <w:r>
        <w:t xml:space="preserve"> challenges that need to be addressed. Some of the key concerns are highlighted below</w:t>
      </w:r>
      <w:r w:rsidR="008551D1">
        <w:t xml:space="preserve"> </w:t>
      </w:r>
      <w:r w:rsidR="00DD6693">
        <w:fldChar w:fldCharType="begin"/>
      </w:r>
      <w:r w:rsidR="009D01C1">
        <w:instrText xml:space="preserve"> ADDIN ZOTERO_ITEM CSL_CITATION {"citationID":"Pdc9j7DT","properties":{"formattedCitation":"(Bai &amp; Bai, 2021)","plainCitation":"(Bai &amp; Bai, 2021)","noteIndex":0},"citationItems":[{"id":61,"uris":["http://zotero.org/users/12813788/items/YCD97522"],"itemData":{"id":61,"type":"article-journal","abstract":"With the rapid growth of information technology and sports, analyzing sports information has become an increasingly challenging issue. Sports big data come from the Internet and show a rapid growth trend. Sports big data contain rich information such as athletes, coaches, athletics, and swimming. Nowadays, various sports data can be easily accessed, and amazing data analysis technologies have been developed, which enable us to further explore the value behind these data. In this paper, we first introduce the background of sports big data. Secondly, we review sports big data management such as sports big data acquisition, sports big data labeling, and improvement of existing data. Thirdly, we show sports data analysis methods, including statistical analysis, sports social network analysis, and sports big data analysis service platform. Furthermore, we describe the sports big data applications such as evaluation and prediction. Finally, we investigate representative research issues in sports big data areas, including predicting the athletes’ performance in the knowledge graph, finding a rising star of sports, unified sports big data platform, open sports big data, and privacy protections. This paper should help the researchers obtaining a broader understanding of sports big data and provide some potential research directions.","container-title":"Complexity","DOI":"10.1155/2021/6676297","ISSN":"1076-2787","language":"en","note":"publisher: Hindawi","page":"e6676297","source":"www.hindawi.com","title":"Sports Big Data: Management, Analysis, Applications, and Challenges","title-short":"Sports Big Data","volume":"2021","author":[{"family":"Bai","given":"Zhongbo"},{"family":"Bai","given":"Xiaomei"}],"issued":{"date-parts":[["2021",1,30]]}}}],"schema":"https://github.com/citation-style-language/schema/raw/master/csl-citation.json"} </w:instrText>
      </w:r>
      <w:r w:rsidR="005040CA">
        <w:fldChar w:fldCharType="separate"/>
      </w:r>
      <w:r w:rsidR="009D01C1" w:rsidRPr="009D01C1">
        <w:rPr>
          <w:rFonts w:ascii="Calibri" w:hAnsi="Calibri" w:cs="Calibri"/>
        </w:rPr>
        <w:t>(Bai &amp; Bai, 2021)</w:t>
      </w:r>
      <w:r w:rsidR="00DD6693">
        <w:fldChar w:fldCharType="end"/>
      </w:r>
      <w:r>
        <w:t xml:space="preserve">: </w:t>
      </w:r>
    </w:p>
    <w:p w14:paraId="7CB0064A" w14:textId="1AC69BA8" w:rsidR="00AD1317" w:rsidRPr="00AD1317" w:rsidRDefault="00AD1317" w:rsidP="002A6EEC">
      <w:pPr>
        <w:spacing w:after="0"/>
        <w:rPr>
          <w:b/>
          <w:bCs/>
        </w:rPr>
      </w:pPr>
      <w:r w:rsidRPr="00AD1317">
        <w:rPr>
          <w:b/>
          <w:bCs/>
        </w:rPr>
        <w:t>Anticipating Athlete Performance in Knowledge Graphs</w:t>
      </w:r>
      <w:r>
        <w:rPr>
          <w:b/>
          <w:bCs/>
        </w:rPr>
        <w:t xml:space="preserve">: </w:t>
      </w:r>
    </w:p>
    <w:p w14:paraId="08C87D01" w14:textId="0041A1CB" w:rsidR="00AD1317" w:rsidRDefault="00F27734" w:rsidP="002A6EEC">
      <w:pPr>
        <w:spacing w:after="0"/>
      </w:pPr>
      <w:r>
        <w:t xml:space="preserve">Knowledge graphs </w:t>
      </w:r>
      <w:proofErr w:type="gramStart"/>
      <w:r>
        <w:t>are often used</w:t>
      </w:r>
      <w:proofErr w:type="gramEnd"/>
      <w:r>
        <w:t xml:space="preserve"> for predicting athlete performance based on past game</w:t>
      </w:r>
      <w:r w:rsidR="00550F15">
        <w:t xml:space="preserve">s. The </w:t>
      </w:r>
      <w:r w:rsidR="002E336E">
        <w:t>present</w:t>
      </w:r>
      <w:r w:rsidR="00550F15">
        <w:t xml:space="preserve"> prediction models concentrate on feature extraction and machine learning algorithms</w:t>
      </w:r>
      <w:r w:rsidR="002E336E">
        <w:t xml:space="preserve">. </w:t>
      </w:r>
      <w:r w:rsidR="00402F4E">
        <w:t>But</w:t>
      </w:r>
      <w:r w:rsidR="002E336E">
        <w:t xml:space="preserve"> the relationship between </w:t>
      </w:r>
      <w:r w:rsidR="00AD1317">
        <w:t xml:space="preserve">athlete performance and athletes, coaches, and events </w:t>
      </w:r>
      <w:proofErr w:type="gramStart"/>
      <w:r w:rsidR="00AD1317">
        <w:t>is often overlooked</w:t>
      </w:r>
      <w:proofErr w:type="gramEnd"/>
      <w:r w:rsidR="00AD1317">
        <w:t xml:space="preserve">. </w:t>
      </w:r>
      <w:r w:rsidR="008A2820">
        <w:t xml:space="preserve">These other factors are often very influential in soccer, given that coaches, field </w:t>
      </w:r>
      <w:r w:rsidR="00402F4E">
        <w:t>conditions</w:t>
      </w:r>
      <w:r w:rsidR="008A2820">
        <w:t xml:space="preserve">, and teammates have great power over a player’s performance. To predict a player’s performance more accurately, the knowledge graphs should </w:t>
      </w:r>
      <w:proofErr w:type="gramStart"/>
      <w:r w:rsidR="008A2820">
        <w:t>be derived</w:t>
      </w:r>
      <w:proofErr w:type="gramEnd"/>
      <w:r w:rsidR="008A2820">
        <w:t xml:space="preserve"> from big data. </w:t>
      </w:r>
      <w:r w:rsidR="00AD1317">
        <w:t>Thus, constructing a knowledge graph that encompasses sports performance and related entities becomes a pivotal task. Additionally, the challenge lies in effectively utilizing the constructed knowledge graph to predict athletes' performance</w:t>
      </w:r>
      <w:r w:rsidR="002E1BD1">
        <w:fldChar w:fldCharType="begin"/>
      </w:r>
      <w:r w:rsidR="009D01C1">
        <w:instrText xml:space="preserve"> ADDIN ZOTERO_ITEM CSL_CITATION {"citationID":"DmPalJtX","properties":{"formattedCitation":"(Bai &amp; Bai, 2021)","plainCitation":"(Bai &amp; Bai, 2021)","noteIndex":0},"citationItems":[{"id":61,"uris":["http://zotero.org/users/12813788/items/YCD97522"],"itemData":{"id":61,"type":"article-journal","abstract":"With the rapid growth of information technology and sports, analyzing sports information has become an increasingly challenging issue. Sports big data come from the Internet and show a rapid growth trend. Sports big data contain rich information such as athletes, coaches, athletics, and swimming. Nowadays, various sports data can be easily accessed, and amazing data analysis technologies have been developed, which enable us to further explore the value behind these data. In this paper, we first introduce the background of sports big data. Secondly, we review sports big data management such as sports big data acquisition, sports big data labeling, and improvement of existing data. Thirdly, we show sports data analysis methods, including statistical analysis, sports social network analysis, and sports big data analysis service platform. Furthermore, we describe the sports big data applications such as evaluation and prediction. Finally, we investigate representative research issues in sports big data areas, including predicting the athletes’ performance in the knowledge graph, finding a rising star of sports, unified sports big data platform, open sports big data, and privacy protections. This paper should help the researchers obtaining a broader understanding of sports big data and provide some potential research directions.","container-title":"Complexity","DOI":"10.1155/2021/6676297","ISSN":"1076-2787","language":"en","note":"publisher: Hindawi","page":"e6676297","source":"www.hindawi.com","title":"Sports Big Data: Management, Analysis, Applications, and Challenges","title-short":"Sports Big Data","volume":"2021","author":[{"family":"Bai","given":"Zhongbo"},{"family":"Bai","given":"Xiaomei"}],"issued":{"date-parts":[["2021",1,30]]}}}],"schema":"https://github.com/citation-style-language/schema/raw/master/csl-citation.json"} </w:instrText>
      </w:r>
      <w:r w:rsidR="002E1BD1">
        <w:fldChar w:fldCharType="separate"/>
      </w:r>
      <w:r w:rsidR="002E1BD1" w:rsidRPr="002E1BD1">
        <w:rPr>
          <w:rFonts w:ascii="Calibri" w:hAnsi="Calibri" w:cs="Calibri"/>
        </w:rPr>
        <w:t>(Bai &amp; Bai, 2021)</w:t>
      </w:r>
      <w:r w:rsidR="002E1BD1">
        <w:fldChar w:fldCharType="end"/>
      </w:r>
      <w:r w:rsidR="00AD1317">
        <w:t>.</w:t>
      </w:r>
    </w:p>
    <w:p w14:paraId="6DF7F19E" w14:textId="249D27E4" w:rsidR="00AD1317" w:rsidRPr="00AD1317" w:rsidRDefault="00AD1317" w:rsidP="002A6EEC">
      <w:pPr>
        <w:spacing w:after="0"/>
        <w:rPr>
          <w:b/>
          <w:bCs/>
        </w:rPr>
      </w:pPr>
      <w:r w:rsidRPr="00AD1317">
        <w:rPr>
          <w:b/>
          <w:bCs/>
        </w:rPr>
        <w:t>Identifying Emerging Stars</w:t>
      </w:r>
      <w:r>
        <w:rPr>
          <w:b/>
          <w:bCs/>
        </w:rPr>
        <w:t>:</w:t>
      </w:r>
    </w:p>
    <w:p w14:paraId="1AF4EC2F" w14:textId="1AA4AFE1" w:rsidR="00AD1317" w:rsidRDefault="00AD1317" w:rsidP="002A6EEC">
      <w:pPr>
        <w:spacing w:after="0"/>
      </w:pPr>
      <w:r>
        <w:t xml:space="preserve">The trajectory of a sports career hinges not only on an athlete's personal abilities but also on their team and country affiliations. Cultivating outstanding athletes demands substantial resources from teams or nations. "Rising stars" in sports refer to athletes in the </w:t>
      </w:r>
      <w:proofErr w:type="gramStart"/>
      <w:r>
        <w:t>early stages</w:t>
      </w:r>
      <w:proofErr w:type="gramEnd"/>
      <w:r>
        <w:t xml:space="preserve"> of their careers who show potential for future stardom, despite not currently outshining their peers. Discovering these rising stars offers constructive guidance for national fund investment and early support for athletes to display exceptional performances. The existing research predominantly employs statistical methods for athlete evaluations, </w:t>
      </w:r>
      <w:r>
        <w:lastRenderedPageBreak/>
        <w:t>leaving a gap in understanding how to construct a knowledge graph for identifying rising stars, presenting a challenging task</w:t>
      </w:r>
      <w:r w:rsidR="009D636D">
        <w:t xml:space="preserve"> </w:t>
      </w:r>
      <w:r w:rsidR="009D636D">
        <w:fldChar w:fldCharType="begin"/>
      </w:r>
      <w:r w:rsidR="009D01C1">
        <w:instrText xml:space="preserve"> ADDIN ZOTERO_ITEM CSL_CITATION {"citationID":"oUeOX2sM","properties":{"formattedCitation":"(Bai &amp; Bai, 2021)","plainCitation":"(Bai &amp; Bai, 2021)","noteIndex":0},"citationItems":[{"id":61,"uris":["http://zotero.org/users/12813788/items/YCD97522"],"itemData":{"id":61,"type":"article-journal","abstract":"With the rapid growth of information technology and sports, analyzing sports information has become an increasingly challenging issue. Sports big data come from the Internet and show a rapid growth trend. Sports big data contain rich information such as athletes, coaches, athletics, and swimming. Nowadays, various sports data can be easily accessed, and amazing data analysis technologies have been developed, which enable us to further explore the value behind these data. In this paper, we first introduce the background of sports big data. Secondly, we review sports big data management such as sports big data acquisition, sports big data labeling, and improvement of existing data. Thirdly, we show sports data analysis methods, including statistical analysis, sports social network analysis, and sports big data analysis service platform. Furthermore, we describe the sports big data applications such as evaluation and prediction. Finally, we investigate representative research issues in sports big data areas, including predicting the athletes’ performance in the knowledge graph, finding a rising star of sports, unified sports big data platform, open sports big data, and privacy protections. This paper should help the researchers obtaining a broader understanding of sports big data and provide some potential research directions.","container-title":"Complexity","DOI":"10.1155/2021/6676297","ISSN":"1076-2787","language":"en","note":"publisher: Hindawi","page":"e6676297","source":"www.hindawi.com","title":"Sports Big Data: Management, Analysis, Applications, and Challenges","title-short":"Sports Big Data","volume":"2021","author":[{"family":"Bai","given":"Zhongbo"},{"family":"Bai","given":"Xiaomei"}],"issued":{"date-parts":[["2021",1,30]]}}}],"schema":"https://github.com/citation-style-language/schema/raw/master/csl-citation.json"} </w:instrText>
      </w:r>
      <w:r w:rsidR="009D636D">
        <w:fldChar w:fldCharType="separate"/>
      </w:r>
      <w:r w:rsidR="009D636D" w:rsidRPr="009D636D">
        <w:rPr>
          <w:rFonts w:ascii="Calibri" w:hAnsi="Calibri" w:cs="Calibri"/>
        </w:rPr>
        <w:t>(Bai &amp; Bai, 2021)</w:t>
      </w:r>
      <w:r w:rsidR="009D636D">
        <w:fldChar w:fldCharType="end"/>
      </w:r>
      <w:r>
        <w:t>.</w:t>
      </w:r>
    </w:p>
    <w:p w14:paraId="03AD9A34" w14:textId="161164DF" w:rsidR="00CA355D" w:rsidRDefault="00CA355D" w:rsidP="002A6EEC">
      <w:pPr>
        <w:spacing w:after="0"/>
        <w:rPr>
          <w:b/>
          <w:bCs/>
        </w:rPr>
      </w:pPr>
      <w:r>
        <w:rPr>
          <w:b/>
          <w:bCs/>
        </w:rPr>
        <w:t xml:space="preserve">Shift in the </w:t>
      </w:r>
      <w:r w:rsidR="00214A3F">
        <w:rPr>
          <w:b/>
          <w:bCs/>
        </w:rPr>
        <w:t xml:space="preserve">revenue generation methods: </w:t>
      </w:r>
    </w:p>
    <w:p w14:paraId="1D596E59" w14:textId="1E007C6D" w:rsidR="00214A3F" w:rsidRPr="0078521C" w:rsidRDefault="00214A3F" w:rsidP="002A6EEC">
      <w:pPr>
        <w:spacing w:after="0"/>
      </w:pPr>
      <w:r>
        <w:rPr>
          <w:rStyle w:val="highlight"/>
        </w:rPr>
        <w:t>“</w:t>
      </w:r>
      <w:r w:rsidRPr="00C5073B">
        <w:rPr>
          <w:rStyle w:val="highlight"/>
          <w:i/>
          <w:iCs/>
        </w:rPr>
        <w:t xml:space="preserve">Among the </w:t>
      </w:r>
      <w:proofErr w:type="gramStart"/>
      <w:r w:rsidRPr="00C5073B">
        <w:rPr>
          <w:rStyle w:val="highlight"/>
          <w:i/>
          <w:iCs/>
        </w:rPr>
        <w:t>different aspects</w:t>
      </w:r>
      <w:proofErr w:type="gramEnd"/>
      <w:r w:rsidRPr="00C5073B">
        <w:rPr>
          <w:rStyle w:val="highlight"/>
          <w:i/>
          <w:iCs/>
        </w:rPr>
        <w:t xml:space="preserve"> embedded in sports organizations’ management, “fan experience” has become one of the most relevant and innovative concepts developed. In </w:t>
      </w:r>
      <w:r w:rsidR="008F2E8E" w:rsidRPr="00C5073B">
        <w:rPr>
          <w:rStyle w:val="highlight"/>
          <w:i/>
          <w:iCs/>
        </w:rPr>
        <w:t>the 1980</w:t>
      </w:r>
      <w:r w:rsidRPr="00C5073B">
        <w:rPr>
          <w:rStyle w:val="highlight"/>
          <w:i/>
          <w:iCs/>
        </w:rPr>
        <w:t>s, ticketing represented 90% of the turnover; currently, ticketing accounts for between 15% and 20% of revenue. Revenue is now largely derived from other sources of entries: e.g. broadcasting, TV rights, sponsorship and commercial deals</w:t>
      </w:r>
      <w:r>
        <w:rPr>
          <w:rStyle w:val="highlight"/>
          <w:i/>
          <w:iCs/>
        </w:rPr>
        <w:t>”</w:t>
      </w:r>
      <w:r>
        <w:rPr>
          <w:rStyle w:val="highlight"/>
          <w:i/>
          <w:iCs/>
        </w:rPr>
        <w:fldChar w:fldCharType="begin"/>
      </w:r>
      <w:r>
        <w:rPr>
          <w:rStyle w:val="highlight"/>
          <w:i/>
          <w:iCs/>
        </w:rPr>
        <w:instrText xml:space="preserve"> ADDIN ZOTERO_ITEM CSL_CITATION {"citationID":"aCyEoN2A","properties":{"formattedCitation":"(Previati &amp; Link to external site, 2020)","plainCitation":"(Previati &amp; Link to external site, 2020)","noteIndex":0},"citationItems":[{"id":19,"uris":["http://zotero.org/users/12813788/items/M5QXE4XU"],"itemData":{"id":19,"type":"thesis","abstract":"This investigation explores the current state of fan management and engagement in the sports management, and its growing importance within sports clubs as a driver of revenue. Among the different aspects embedded in sports organizations’ management, “fan experience” has become one of the most relevant and innovative concepts developed. In 1980s, ticketing represented 90% of the turnover; currently, ticketing accounts for between 15% and 20% of revenue. Revenue is now largely derived from other sources of entries: e.g. broadcasting, TV rights, sponsorship and commercial deals. Fan experience, in this scenario, arises as a new lever for sports clubs for diversifying and increasing revenues (establishing a direct relationship between fan engagement and revenues). Leveraging my position as Press Officer at Juventus FC, data was collected from interviews with experts in the industry, such as Francesco Campagna (Protocol Officer President Office at UEFA) and Mike Cragg (Athletic Director at St John’s University), and a survey completed by more than 100 sports fans. The results point to a positive impact from managing fan engagement on financial outcomes for sports teams.","event-place":"United States -- New York","genre":"M.B.A.","language":"English","license":"Database copyright ProQuest LLC; ProQuest does not claim copyright in the individual underlying works.","note":"ISBN: 9798672103167","number-of-pages":"148","publisher":"St. John's University (New York)","publisher-place":"United States -- New York","source":"ProQuest","title":"The Importance of Fan Engagement and Fan Management in Sports","URL":"https://www.proquest.com/docview/2467547004/abstract/BDE7FABB24EA49FBPQ/1","author":[{"family":"Previati","given":"Andrea"},{"family":"Link to external site","given":"this","dropping-particle":"link will open in a new tab"}],"accessed":{"date-parts":[["2023",12,10]]},"issued":{"date-parts":[["2020"]]}}}],"schema":"https://github.com/citation-style-language/schema/raw/master/csl-citation.json"} </w:instrText>
      </w:r>
      <w:r>
        <w:rPr>
          <w:rStyle w:val="highlight"/>
          <w:i/>
          <w:iCs/>
        </w:rPr>
        <w:fldChar w:fldCharType="separate"/>
      </w:r>
      <w:r w:rsidRPr="003A446D">
        <w:rPr>
          <w:rFonts w:ascii="Calibri" w:hAnsi="Calibri" w:cs="Calibri"/>
        </w:rPr>
        <w:t>(Previati &amp; Link to external site, 2020)</w:t>
      </w:r>
      <w:r>
        <w:rPr>
          <w:rStyle w:val="highlight"/>
          <w:i/>
          <w:iCs/>
        </w:rPr>
        <w:fldChar w:fldCharType="end"/>
      </w:r>
      <w:r w:rsidR="0078521C">
        <w:rPr>
          <w:rStyle w:val="highlight"/>
          <w:i/>
          <w:iCs/>
        </w:rPr>
        <w:t xml:space="preserve">.  </w:t>
      </w:r>
      <w:r w:rsidR="0078521C">
        <w:t xml:space="preserve">As big data shapes newer inventions in the soccer industry, </w:t>
      </w:r>
      <w:proofErr w:type="gramStart"/>
      <w:r w:rsidR="0078521C">
        <w:t>many</w:t>
      </w:r>
      <w:proofErr w:type="gramEnd"/>
      <w:r w:rsidR="0078521C">
        <w:t xml:space="preserve"> traditional revenue generating </w:t>
      </w:r>
      <w:r w:rsidR="002E1BD1">
        <w:t xml:space="preserve">methods are becoming obsolete. </w:t>
      </w:r>
    </w:p>
    <w:p w14:paraId="3C3AAF1D" w14:textId="3547B3AC" w:rsidR="00E47EA8" w:rsidRDefault="006512B1" w:rsidP="002A6EEC">
      <w:pPr>
        <w:pStyle w:val="Heading1"/>
      </w:pPr>
      <w:bookmarkStart w:id="8" w:name="_Toc153134795"/>
      <w:r>
        <w:t xml:space="preserve">3. Case study </w:t>
      </w:r>
      <w:r w:rsidR="0027438C">
        <w:t>on Big data and Soccer</w:t>
      </w:r>
      <w:bookmarkEnd w:id="8"/>
    </w:p>
    <w:p w14:paraId="019997C4" w14:textId="5DB041EC" w:rsidR="0027438C" w:rsidRPr="0027438C" w:rsidRDefault="0027438C" w:rsidP="002A6EEC">
      <w:pPr>
        <w:pStyle w:val="Heading2"/>
      </w:pPr>
      <w:bookmarkStart w:id="9" w:name="_Toc153134796"/>
      <w:r>
        <w:t>3.1 Use of Big data analytics in Qatar World Cup 2022</w:t>
      </w:r>
      <w:bookmarkEnd w:id="9"/>
    </w:p>
    <w:p w14:paraId="2BD75E3D" w14:textId="3554A3BE" w:rsidR="002B55A2" w:rsidRPr="00E47EA8" w:rsidRDefault="006F1721" w:rsidP="002A6EEC">
      <w:pPr>
        <w:spacing w:after="0"/>
      </w:pPr>
      <w:r>
        <w:t xml:space="preserve">At </w:t>
      </w:r>
      <w:r w:rsidR="00710130">
        <w:t>Qatar world cup 202</w:t>
      </w:r>
      <w:r>
        <w:t xml:space="preserve">2, </w:t>
      </w:r>
      <w:r w:rsidR="00357E3B">
        <w:t>players were sent individual performance analytics</w:t>
      </w:r>
      <w:r w:rsidR="005120B0">
        <w:t xml:space="preserve"> </w:t>
      </w:r>
      <w:r w:rsidR="001B5728">
        <w:t>captured using advanced</w:t>
      </w:r>
      <w:r w:rsidR="005120B0">
        <w:t xml:space="preserve"> camera</w:t>
      </w:r>
      <w:r w:rsidR="001B5728">
        <w:t xml:space="preserve"> technology</w:t>
      </w:r>
      <w:r w:rsidR="00F30DEB">
        <w:t xml:space="preserve">. </w:t>
      </w:r>
      <w:r w:rsidR="00A66D9A">
        <w:t xml:space="preserve"> </w:t>
      </w:r>
      <w:r w:rsidR="002B55A2">
        <w:fldChar w:fldCharType="begin"/>
      </w:r>
      <w:r w:rsidR="009D01C1">
        <w:instrText xml:space="preserve"> ADDIN ZOTERO_ITEM CSL_CITATION {"citationID":"vWmvSi8b","properties":{"formattedCitation":"(Adam, 2022)","plainCitation":"(Adam, 2022)","noteIndex":0},"citationItems":[{"id":2,"uris":["http://zotero.org/users/12813788/items/NNUQ845V"],"itemData":{"id":2,"type":"article-journal","abstract":"As the FIFA tournament kicks off, researchers are showing their skills to help soccer coaches develop players and tactics.","container-title":"Nature","DOI":"10.1038/d41586-022-03698-1","issue":"7936","language":"en","license":"2022 Springer Nature Limited","note":"Bandiera_abtest: a\nCg_type: News Feature\nnumber: 7936\npublisher: Nature Publishing Group\nSubject_term: Information technology, Mathematics and computing","page":"444-446","source":"www.nature.com","title":"Science and the World Cup: how big data is transforming football","title-short":"Science and the World Cup","volume":"611","author":[{"family":"Adam","given":"David"}],"issued":{"date-parts":[["2022",11,15]]}}}],"schema":"https://github.com/citation-style-language/schema/raw/master/csl-citation.json"} </w:instrText>
      </w:r>
      <w:r w:rsidR="002B55A2">
        <w:fldChar w:fldCharType="separate"/>
      </w:r>
      <w:r w:rsidR="002B55A2" w:rsidRPr="002B55A2">
        <w:t>(Adam, 2022)</w:t>
      </w:r>
      <w:r w:rsidR="002B55A2">
        <w:fldChar w:fldCharType="end"/>
      </w:r>
      <w:r w:rsidR="00D053AA">
        <w:t xml:space="preserve"> This may not seem </w:t>
      </w:r>
      <w:r w:rsidR="007D520F">
        <w:t xml:space="preserve">like a big jump from the analytics that has been in place for a decade now. </w:t>
      </w:r>
      <w:r w:rsidR="00C84F41">
        <w:t xml:space="preserve">Training data analytics, </w:t>
      </w:r>
      <w:r w:rsidR="00FA39BB">
        <w:t xml:space="preserve">player analysis for </w:t>
      </w:r>
      <w:r w:rsidR="00875071">
        <w:t>trade season</w:t>
      </w:r>
      <w:r w:rsidR="00121F01">
        <w:t xml:space="preserve"> </w:t>
      </w:r>
      <w:proofErr w:type="gramStart"/>
      <w:r w:rsidR="00B115A7">
        <w:t>etc.</w:t>
      </w:r>
      <w:proofErr w:type="gramEnd"/>
      <w:r w:rsidR="00121F01">
        <w:t xml:space="preserve"> </w:t>
      </w:r>
      <w:r w:rsidR="00D172F8">
        <w:t xml:space="preserve">were all batch data processing. However, </w:t>
      </w:r>
      <w:r w:rsidR="00A65067">
        <w:t xml:space="preserve">the use of </w:t>
      </w:r>
      <w:r w:rsidR="0048764C">
        <w:t xml:space="preserve">streaming data </w:t>
      </w:r>
      <w:r w:rsidR="00C67AD8">
        <w:t xml:space="preserve">from sources like motion sensers, </w:t>
      </w:r>
      <w:r w:rsidR="00EA75AA">
        <w:t xml:space="preserve">precision </w:t>
      </w:r>
      <w:r w:rsidR="00C67AD8">
        <w:t>GPS</w:t>
      </w:r>
      <w:r w:rsidR="00EA75AA">
        <w:t xml:space="preserve">, wearable vests </w:t>
      </w:r>
      <w:proofErr w:type="gramStart"/>
      <w:r w:rsidR="009B1C26">
        <w:t>etc.</w:t>
      </w:r>
      <w:proofErr w:type="gramEnd"/>
      <w:r w:rsidR="00EA75AA">
        <w:t xml:space="preserve"> </w:t>
      </w:r>
      <w:r w:rsidR="00A65067">
        <w:t xml:space="preserve">being processed in real-time is a </w:t>
      </w:r>
      <w:r w:rsidR="00222A05">
        <w:t xml:space="preserve">new development in </w:t>
      </w:r>
      <w:r w:rsidR="00BF0FFE">
        <w:t xml:space="preserve">soccer. </w:t>
      </w:r>
      <w:r w:rsidR="00B8615A">
        <w:t xml:space="preserve">With the </w:t>
      </w:r>
      <w:r w:rsidR="00121D27">
        <w:t xml:space="preserve">analytics becoming more real-time, the role of analysts </w:t>
      </w:r>
      <w:proofErr w:type="gramStart"/>
      <w:r w:rsidR="008F2E8E">
        <w:t>is</w:t>
      </w:r>
      <w:r w:rsidR="00121D27">
        <w:t xml:space="preserve"> also expected</w:t>
      </w:r>
      <w:proofErr w:type="gramEnd"/>
      <w:r w:rsidR="00121D27">
        <w:t xml:space="preserve"> to become more active in the operations side</w:t>
      </w:r>
      <w:r w:rsidR="00122E2C">
        <w:t xml:space="preserve"> – a position only for</w:t>
      </w:r>
      <w:r w:rsidR="009A2246">
        <w:t xml:space="preserve"> athletics-related people </w:t>
      </w:r>
      <w:r w:rsidR="00A62841">
        <w:t>till date</w:t>
      </w:r>
      <w:r w:rsidR="00121D27">
        <w:t>.</w:t>
      </w:r>
      <w:r w:rsidR="00A62841">
        <w:t xml:space="preserve"> </w:t>
      </w:r>
    </w:p>
    <w:p w14:paraId="7680895E" w14:textId="752CB6AC" w:rsidR="006E5BCA" w:rsidRDefault="006E5BCA" w:rsidP="002A6EEC">
      <w:pPr>
        <w:spacing w:after="0"/>
      </w:pPr>
      <w:r>
        <w:t xml:space="preserve">As opposed to </w:t>
      </w:r>
      <w:proofErr w:type="gramStart"/>
      <w:r>
        <w:t>some</w:t>
      </w:r>
      <w:proofErr w:type="gramEnd"/>
      <w:r>
        <w:t xml:space="preserve"> other games which have made these strides quite some time ago (like baseball), soccer </w:t>
      </w:r>
      <w:r w:rsidR="00966B3F">
        <w:t xml:space="preserve">is just now catching up to the level of technical sophistication through no fault of its own. While it may </w:t>
      </w:r>
      <w:proofErr w:type="gramStart"/>
      <w:r w:rsidR="00966B3F">
        <w:t xml:space="preserve">be </w:t>
      </w:r>
      <w:r w:rsidR="007F29DB">
        <w:t>thought</w:t>
      </w:r>
      <w:proofErr w:type="gramEnd"/>
      <w:r w:rsidR="007F29DB">
        <w:t xml:space="preserve"> to be the resistance of the </w:t>
      </w:r>
      <w:r w:rsidR="008F2E8E">
        <w:t>old guard</w:t>
      </w:r>
      <w:r w:rsidR="007F29DB">
        <w:t xml:space="preserve"> that prevented soccer from making these progresses </w:t>
      </w:r>
      <w:r w:rsidR="003174D7">
        <w:t>be</w:t>
      </w:r>
      <w:r w:rsidR="00FC6548">
        <w:t>fore, the old guards reside in every game</w:t>
      </w:r>
      <w:r w:rsidR="00F9452D">
        <w:t xml:space="preserve"> just like it did in baseball. The differentiating factor between </w:t>
      </w:r>
      <w:r w:rsidR="00F9452D">
        <w:lastRenderedPageBreak/>
        <w:t xml:space="preserve">games </w:t>
      </w:r>
      <w:r w:rsidR="001344A0">
        <w:t xml:space="preserve">with </w:t>
      </w:r>
      <w:proofErr w:type="gramStart"/>
      <w:r w:rsidR="001344A0">
        <w:t>different levels</w:t>
      </w:r>
      <w:proofErr w:type="gramEnd"/>
      <w:r w:rsidR="001344A0">
        <w:t xml:space="preserve"> of analytics is mostly the nature of the sport, for example – soccer is </w:t>
      </w:r>
      <w:r w:rsidR="008F2E8E">
        <w:t>an</w:t>
      </w:r>
      <w:r w:rsidR="001344A0">
        <w:t xml:space="preserve"> </w:t>
      </w:r>
      <w:r w:rsidR="00E8367A">
        <w:t xml:space="preserve">invasion </w:t>
      </w:r>
      <w:r w:rsidR="003A47CE">
        <w:t xml:space="preserve">game whereas baseball is a stop-start game. </w:t>
      </w:r>
    </w:p>
    <w:p w14:paraId="3C963947" w14:textId="1E54041C" w:rsidR="00DA656F" w:rsidRDefault="00791C43" w:rsidP="002A6EEC">
      <w:pPr>
        <w:spacing w:after="0"/>
      </w:pPr>
      <w:r>
        <w:t xml:space="preserve">Clubs buy </w:t>
      </w:r>
      <w:r w:rsidR="00354BF6">
        <w:t xml:space="preserve">information from commercial companies that </w:t>
      </w:r>
      <w:r w:rsidR="00632A3F">
        <w:t xml:space="preserve">code filmed matches </w:t>
      </w:r>
      <w:r w:rsidR="00685E02">
        <w:t>to record outcome</w:t>
      </w:r>
      <w:r w:rsidR="00913E81">
        <w:t>s</w:t>
      </w:r>
      <w:r w:rsidR="00685E02">
        <w:t xml:space="preserve"> of thousands of </w:t>
      </w:r>
      <w:r w:rsidR="00313109">
        <w:t xml:space="preserve">in-game </w:t>
      </w:r>
      <w:r w:rsidR="000B4454">
        <w:t>events.</w:t>
      </w:r>
      <w:r w:rsidR="007A71A5">
        <w:t xml:space="preserve"> In soccer, these events </w:t>
      </w:r>
      <w:r w:rsidR="00D2229E">
        <w:t xml:space="preserve">are dribbles, passes, </w:t>
      </w:r>
      <w:r w:rsidR="00A8128F">
        <w:t xml:space="preserve">shots, tackles </w:t>
      </w:r>
      <w:proofErr w:type="gramStart"/>
      <w:r w:rsidR="00A8128F">
        <w:t>etc.</w:t>
      </w:r>
      <w:proofErr w:type="gramEnd"/>
      <w:r w:rsidR="000B4454">
        <w:t xml:space="preserve"> </w:t>
      </w:r>
      <w:r w:rsidR="00913E81">
        <w:t xml:space="preserve">These </w:t>
      </w:r>
      <w:r w:rsidR="00C616B5">
        <w:t>data encoding efforts are increasingly moving towards</w:t>
      </w:r>
      <w:r w:rsidR="00204FBF">
        <w:t xml:space="preserve"> computer-vision (a type of Artificial Intelligence)</w:t>
      </w:r>
      <w:r w:rsidR="00C616B5">
        <w:t>.</w:t>
      </w:r>
    </w:p>
    <w:p w14:paraId="4E14C3F0" w14:textId="0CB4106A" w:rsidR="002A2329" w:rsidRDefault="002A2329" w:rsidP="002A6EEC">
      <w:pPr>
        <w:spacing w:after="0"/>
      </w:pPr>
      <w:r>
        <w:t xml:space="preserve">Due to the fluid nature of the sport, soccer sport analytics </w:t>
      </w:r>
      <w:r w:rsidR="00061FDB">
        <w:t xml:space="preserve">is </w:t>
      </w:r>
      <w:proofErr w:type="gramStart"/>
      <w:r w:rsidR="00061FDB">
        <w:t>very expensive</w:t>
      </w:r>
      <w:proofErr w:type="gramEnd"/>
      <w:r w:rsidR="00061FDB">
        <w:t xml:space="preserve"> and </w:t>
      </w:r>
      <w:r w:rsidR="00E20936">
        <w:t xml:space="preserve">does </w:t>
      </w:r>
      <w:r w:rsidR="00061FDB">
        <w:t xml:space="preserve">not yet </w:t>
      </w:r>
      <w:r w:rsidR="00A0762A">
        <w:t xml:space="preserve">produce reliable </w:t>
      </w:r>
      <w:r w:rsidR="00E20936">
        <w:t>returns</w:t>
      </w:r>
      <w:r w:rsidR="00A0762A">
        <w:t xml:space="preserve">. Set-pieces (free-kicks, corner kicks, penalties </w:t>
      </w:r>
      <w:r w:rsidR="009B1C26">
        <w:t>etc.</w:t>
      </w:r>
      <w:r w:rsidR="00A0762A">
        <w:t xml:space="preserve">) are </w:t>
      </w:r>
      <w:r w:rsidR="00016D14">
        <w:t xml:space="preserve">more stop-start in </w:t>
      </w:r>
      <w:r w:rsidR="00B124A5">
        <w:t>nature and</w:t>
      </w:r>
      <w:r w:rsidR="00016D14">
        <w:t xml:space="preserve"> </w:t>
      </w:r>
      <w:r w:rsidR="009567A4">
        <w:t xml:space="preserve">owe themselves to </w:t>
      </w:r>
      <w:proofErr w:type="gramStart"/>
      <w:r w:rsidR="0064534B">
        <w:t>relatively simpler</w:t>
      </w:r>
      <w:proofErr w:type="gramEnd"/>
      <w:r w:rsidR="0064534B">
        <w:t xml:space="preserve"> analytics </w:t>
      </w:r>
      <w:r w:rsidR="004F2FA5">
        <w:t xml:space="preserve">applications. </w:t>
      </w:r>
      <w:r w:rsidR="00B311FF">
        <w:t xml:space="preserve">Soccer </w:t>
      </w:r>
      <w:r w:rsidR="002F060E">
        <w:t>clubs</w:t>
      </w:r>
      <w:r w:rsidR="005346CF">
        <w:t>, even in the largest leagues, vary massively in their wealth</w:t>
      </w:r>
      <w:r w:rsidR="00A87268">
        <w:t xml:space="preserve">. For the </w:t>
      </w:r>
      <w:proofErr w:type="gramStart"/>
      <w:r w:rsidR="00A87268">
        <w:t>foreseeable future</w:t>
      </w:r>
      <w:proofErr w:type="gramEnd"/>
      <w:r w:rsidR="00A87268">
        <w:t xml:space="preserve">, it is expected that the richest clubs will </w:t>
      </w:r>
      <w:r w:rsidR="001C355C">
        <w:t xml:space="preserve">invest heavily in closed-door proprietary systems and reap marginal benefits from </w:t>
      </w:r>
      <w:r w:rsidR="00A2126B">
        <w:t>on fluid in-game analytics.</w:t>
      </w:r>
    </w:p>
    <w:p w14:paraId="545BA41D" w14:textId="472496BF" w:rsidR="0027438C" w:rsidRDefault="0027438C" w:rsidP="002A6EEC">
      <w:pPr>
        <w:pStyle w:val="Heading2"/>
      </w:pPr>
      <w:bookmarkStart w:id="10" w:name="_Toc153134797"/>
      <w:r>
        <w:t xml:space="preserve">3.2 </w:t>
      </w:r>
      <w:r w:rsidR="000A5681">
        <w:t xml:space="preserve">Double </w:t>
      </w:r>
      <w:r>
        <w:t>Poisson Model-a revolutionary prediction method for Euro 2020</w:t>
      </w:r>
      <w:bookmarkEnd w:id="10"/>
    </w:p>
    <w:p w14:paraId="5FC45CCA" w14:textId="0EDAB9C6" w:rsidR="0027438C" w:rsidRDefault="0027438C" w:rsidP="002A6EEC">
      <w:pPr>
        <w:spacing w:after="0"/>
      </w:pPr>
      <w:r>
        <w:t>Inaugurated in 1982, the double Poisson model, which assumes that goals scored by each team follow a Poisson distribution with a mean contingent on attacking and defensive strengths, remains a popular method for forecasting football scores. Despite the emergence of newer methodologies, this study focuses on the pre-tournament predictions generated by this model for the Euro 2020 football tournament. Remarkably, these predictions emerged victorious in the Royal Statistical Society's prediction competition, underscoring the model's ability to yield high-quality results.</w:t>
      </w:r>
      <w:r w:rsidR="000A5681">
        <w:t xml:space="preserve"> </w:t>
      </w:r>
      <w:r w:rsidR="005B0D8B">
        <w:t xml:space="preserve">The model introduces </w:t>
      </w:r>
      <w:r>
        <w:t xml:space="preserve">a range of novel analytical results precisely outlining the conditions for the existence and uniqueness of solutions to the equations governing the model parameters. </w:t>
      </w:r>
      <w:proofErr w:type="gramStart"/>
      <w:r>
        <w:t xml:space="preserve">Following these derivations, </w:t>
      </w:r>
      <w:r w:rsidR="005B0D8B">
        <w:t>there</w:t>
      </w:r>
      <w:proofErr w:type="gramEnd"/>
      <w:r w:rsidR="005B0D8B">
        <w:t xml:space="preserve"> were some</w:t>
      </w:r>
      <w:r>
        <w:t xml:space="preserve"> potential </w:t>
      </w:r>
      <w:r w:rsidR="00B124A5">
        <w:t>issues</w:t>
      </w:r>
      <w:r>
        <w:t xml:space="preserve"> with the model— the undue influence of results from weaker teams—demonstrating the efficacy of disregarding outcomes against the weakest opposition. It also contrasts the model's predictions with the actual results of Euro 2020, revealing its exceptional accuracy in forecasting the number of goals scored.</w:t>
      </w:r>
      <w:r w:rsidR="005B0D8B">
        <w:t xml:space="preserve"> </w:t>
      </w:r>
      <w:r>
        <w:t xml:space="preserve">The </w:t>
      </w:r>
      <w:r w:rsidR="005B0D8B">
        <w:t xml:space="preserve">case </w:t>
      </w:r>
      <w:r>
        <w:t xml:space="preserve">delves into the choice of the start date for the dataset, demonstrating that the authors' decision </w:t>
      </w:r>
      <w:r>
        <w:lastRenderedPageBreak/>
        <w:t>to commence the dataset just after the previous major international tournament was nearly optimal, at least in this context. These findings contribute to a deeper understanding of the mathematical behavior of the double Poisson model, providing empirical support for its effectiveness as a match prediction tool.</w:t>
      </w:r>
      <w:r w:rsidR="005B0D8B">
        <w:t xml:space="preserve"> </w:t>
      </w:r>
      <w:r>
        <w:t xml:space="preserve">To assess the model's efficacy, the study employed it to generate pre-tournament predictions for the delayed Euro 2020 competition. These predictions </w:t>
      </w:r>
      <w:proofErr w:type="gramStart"/>
      <w:r>
        <w:t>were entered</w:t>
      </w:r>
      <w:proofErr w:type="gramEnd"/>
      <w:r>
        <w:t xml:space="preserve"> into the RSS Euro 2020 Predictor Competition for comparative evaluation with other models. Figures 8 and 9 present a comparison between the predicted and actual values of goals scored and conceded by each team, </w:t>
      </w:r>
      <w:proofErr w:type="gramStart"/>
      <w:r>
        <w:t>showcasing</w:t>
      </w:r>
      <w:proofErr w:type="gramEnd"/>
      <w:r>
        <w:t xml:space="preserve"> a close alignment between the predictions and the observed outcomes. Notably, the majority of the actual values fall within the 95% prediction intervals, emphasizing the model's precision, particularly in predicting goals scored</w:t>
      </w:r>
      <w:r w:rsidR="005B0D8B">
        <w:t xml:space="preserve"> </w:t>
      </w:r>
      <w:r w:rsidR="005B0D8B">
        <w:fldChar w:fldCharType="begin"/>
      </w:r>
      <w:r w:rsidR="009D01C1">
        <w:instrText xml:space="preserve"> ADDIN ZOTERO_ITEM CSL_CITATION {"citationID":"WPek9mIf","properties":{"formattedCitation":"(Penn &amp; Donnelly, 2022)","plainCitation":"(Penn &amp; Donnelly, 2022)","noteIndex":0},"citationItems":[{"id":12,"uris":["http://zotero.org/users/12813788/items/9XP5Y5EC"],"itemData":{"id":12,"type":"article-journal","abstract":"First developed in 1982, the double Poisson model, where goals scored by each team are assumed to be Poisson distributed with a mean depending on attacking and defensive strengths, remains a popular choice for predicting football scores, despite the multitude of newer methods that have been developed. This paper examines the pre-tournament predictions made using this model for the Euro 2020 football tournament. These predictions won the Royal Statistical Society’s prediction competition, demonstrating that even this simple model can produce high-quality results. Moreover, the paper also presents a range of novel analytic results which exactly quantify the conditions for the existence and uniqueness of the solution to the equations for the model parameters. After deriving these results, it provides a novel examination of a potential problem with the model—the over-weighting of the results of weaker teams—and illustrates the effectiveness of ignoring results against the weakest opposition. It also compares the predictions with the actual results of Euro 2020, showing that they were extremely accurate in predicting the number of goals scored. Finally, it considers the choice of start date for the dataset, and illustrates that the choice made by the authors (which was to start the dataset just after the previous major international tournament) was close to optimal, at least in this case. The findings of this study give a better understanding of the mathematical behaviour of the double Poisson model and provide evidence for its effectiveness as a match prediction tool.","container-title":"PLOS ONE","DOI":"10.1371/journal.pone.0268511","ISSN":"1932-6203","issue":"5","journalAbbreviation":"PLOS ONE","language":"en","note":"publisher: Public Library of Science","page":"e0268511","source":"PLoS Journals","title":"Analysis of a double Poisson model for predicting football results in Euro 2020","volume":"17","author":[{"family":"Penn","given":"Matthew J."},{"family":"Donnelly","given":"Christl A."}],"issued":{"date-parts":[["2022",5,19]]}}}],"schema":"https://github.com/citation-style-language/schema/raw/master/csl-citation.json"} </w:instrText>
      </w:r>
      <w:r w:rsidR="005B0D8B">
        <w:fldChar w:fldCharType="separate"/>
      </w:r>
      <w:r w:rsidR="005B0D8B" w:rsidRPr="00F11A73">
        <w:rPr>
          <w:rFonts w:ascii="Calibri" w:hAnsi="Calibri" w:cs="Calibri"/>
        </w:rPr>
        <w:t>(Penn &amp; Donnelly, 2022)</w:t>
      </w:r>
      <w:r w:rsidR="005B0D8B">
        <w:fldChar w:fldCharType="end"/>
      </w:r>
      <w:r w:rsidR="005B0D8B">
        <w:t xml:space="preserve"> </w:t>
      </w:r>
      <w:r>
        <w:t>.</w:t>
      </w:r>
    </w:p>
    <w:p w14:paraId="4D4101C3" w14:textId="0B28A108" w:rsidR="0027438C" w:rsidRPr="00E47EA8" w:rsidRDefault="0027438C" w:rsidP="002A6EEC">
      <w:pPr>
        <w:spacing w:after="0"/>
      </w:pPr>
      <w:r>
        <w:t>While the model's predictions closely match actual values, a notable observation is the potential overestimation of variance in goals scored, a common critique of the Poisson model. Despite this, the study highlights that this assumption does not significantly impact the accuracy of means, which consistently prove to be reliable predictions.</w:t>
      </w:r>
    </w:p>
    <w:p w14:paraId="78EEBD57" w14:textId="132F5FBD" w:rsidR="00E47EA8" w:rsidRDefault="008551D1" w:rsidP="002A6EEC">
      <w:pPr>
        <w:pStyle w:val="Heading1"/>
      </w:pPr>
      <w:bookmarkStart w:id="11" w:name="_Toc153134798"/>
      <w:r>
        <w:t xml:space="preserve">4. </w:t>
      </w:r>
      <w:r w:rsidR="00E873F5" w:rsidRPr="00E47EA8">
        <w:t xml:space="preserve">The future of big data in </w:t>
      </w:r>
      <w:r w:rsidR="0079664F">
        <w:t>soccer</w:t>
      </w:r>
      <w:bookmarkEnd w:id="11"/>
    </w:p>
    <w:p w14:paraId="267A4EC3" w14:textId="31EE4B25" w:rsidR="0035440C" w:rsidRPr="002A6EEC" w:rsidRDefault="0035440C" w:rsidP="002A6EEC">
      <w:pPr>
        <w:spacing w:after="0"/>
      </w:pPr>
      <w:r>
        <w:t xml:space="preserve">In the future, big data in soccer will revolutionize player performance, injury prevention, and fan engagement. Wearable tech and GPS systems will offer real-time insights into player movements, while predictive analytics will help predict and prevent injuries. Advanced scouting models and automation will transform player recruitment, and personalized fan experiences will </w:t>
      </w:r>
      <w:proofErr w:type="gramStart"/>
      <w:r>
        <w:t>be enhanced</w:t>
      </w:r>
      <w:proofErr w:type="gramEnd"/>
      <w:r>
        <w:t xml:space="preserve"> through augmented reality and virtual reality technologies. Financial decisions will </w:t>
      </w:r>
      <w:proofErr w:type="gramStart"/>
      <w:r>
        <w:t>be optimized</w:t>
      </w:r>
      <w:proofErr w:type="gramEnd"/>
      <w:r>
        <w:t xml:space="preserve">, and VAR decisions refined through data analytics. Global collaboration in data sharing and ethical considerations in data use will shape the evolving landscape of soccer analytics. The future promises a dynamic and technologically </w:t>
      </w:r>
      <w:r>
        <w:lastRenderedPageBreak/>
        <w:t>advanced soccer experience for players and fans alike</w:t>
      </w:r>
      <w:r w:rsidR="009F786F">
        <w:t xml:space="preserve"> </w:t>
      </w:r>
      <w:r w:rsidR="009F786F">
        <w:fldChar w:fldCharType="begin"/>
      </w:r>
      <w:r w:rsidR="009D01C1">
        <w:instrText xml:space="preserve"> ADDIN ZOTERO_ITEM CSL_CITATION {"citationID":"zBY4JjSq","properties":{"formattedCitation":"({\\i{}Geolocation Tracking in Sports The Future of Performance Analysis}, 2023)","plainCitation":"(Geolocation Tracking in Sports The Future of Performance Analysis, 2023)","noteIndex":0},"citationItems":[{"id":59,"uris":["http://zotero.org/users/12813788/items/MJVXRT39"],"itemData":{"id":59,"type":"webpage","abstract":"Sports analysis has been transformed in recent years, thanks to the advent of data geolocation tracking technologies. These innovative tools have revolutionized the way teams, coaches, and analysts understand and enhance performance. By leveraging the immense power of data and location tracking, sports professionals can gain unprecedented insights into player movements, tactics, and overall team dynamics.","container-title":"Utilities One","language":"en","title":"Geolocation Tracking in Sports The Future of Performance Analysis","URL":"https://utilitiesone.com/geolocation-tracking-in-sports-the-future-of-performance-analysis","accessed":{"date-parts":[["2023",12,10]]},"issued":{"date-parts":[["2023"]]}}}],"schema":"https://github.com/citation-style-language/schema/raw/master/csl-citation.json"} </w:instrText>
      </w:r>
      <w:r w:rsidR="009F786F">
        <w:fldChar w:fldCharType="separate"/>
      </w:r>
      <w:r w:rsidR="009F786F" w:rsidRPr="009F786F">
        <w:rPr>
          <w:rFonts w:ascii="Calibri" w:hAnsi="Calibri" w:cs="Calibri"/>
          <w:szCs w:val="24"/>
        </w:rPr>
        <w:t>(</w:t>
      </w:r>
      <w:r w:rsidR="009F786F" w:rsidRPr="009F786F">
        <w:rPr>
          <w:rFonts w:ascii="Calibri" w:hAnsi="Calibri" w:cs="Calibri"/>
          <w:i/>
          <w:iCs/>
          <w:szCs w:val="24"/>
        </w:rPr>
        <w:t>Geolocation Tracking in Sports The Future of Performance Analysis</w:t>
      </w:r>
      <w:r w:rsidR="009F786F" w:rsidRPr="009F786F">
        <w:rPr>
          <w:rFonts w:ascii="Calibri" w:hAnsi="Calibri" w:cs="Calibri"/>
          <w:szCs w:val="24"/>
        </w:rPr>
        <w:t>, 2023)</w:t>
      </w:r>
      <w:r w:rsidR="009F786F">
        <w:fldChar w:fldCharType="end"/>
      </w:r>
      <w:r>
        <w:t>.</w:t>
      </w:r>
    </w:p>
    <w:p w14:paraId="4E7E2476" w14:textId="77777777" w:rsidR="00E47EA8" w:rsidRDefault="00E47EA8" w:rsidP="002A6EEC">
      <w:pPr>
        <w:spacing w:after="0"/>
      </w:pPr>
      <w:r>
        <w:br w:type="page"/>
      </w:r>
    </w:p>
    <w:p w14:paraId="190DF473" w14:textId="49823143" w:rsidR="00E47EA8" w:rsidRDefault="00E873F5" w:rsidP="002A6EEC">
      <w:pPr>
        <w:pStyle w:val="Heading1"/>
      </w:pPr>
      <w:bookmarkStart w:id="12" w:name="_Toc153134799"/>
      <w:r w:rsidRPr="00E47EA8">
        <w:lastRenderedPageBreak/>
        <w:t>References</w:t>
      </w:r>
      <w:bookmarkEnd w:id="12"/>
    </w:p>
    <w:p w14:paraId="6268E2FD" w14:textId="77777777" w:rsidR="009D01C1" w:rsidRPr="009D01C1" w:rsidRDefault="005A64FB" w:rsidP="005040CA">
      <w:pPr>
        <w:pStyle w:val="Bibliography"/>
        <w:jc w:val="left"/>
        <w:rPr>
          <w:rFonts w:ascii="Calibri" w:hAnsi="Calibri" w:cs="Calibri"/>
        </w:rPr>
      </w:pPr>
      <w:r>
        <w:fldChar w:fldCharType="begin"/>
      </w:r>
      <w:r>
        <w:instrText xml:space="preserve"> ADDIN ZOTERO_BIBL {"uncited":[],"omitted":[],"custom":[]} CSL_BIBLIOGRAPHY </w:instrText>
      </w:r>
      <w:r>
        <w:fldChar w:fldCharType="separate"/>
      </w:r>
      <w:r w:rsidR="009D01C1" w:rsidRPr="009D01C1">
        <w:rPr>
          <w:rFonts w:ascii="Calibri" w:hAnsi="Calibri" w:cs="Calibri"/>
        </w:rPr>
        <w:t xml:space="preserve">Adam, D. (2022). Science and the World Cup: How big data is transforming football. </w:t>
      </w:r>
      <w:r w:rsidR="009D01C1" w:rsidRPr="009D01C1">
        <w:rPr>
          <w:rFonts w:ascii="Calibri" w:hAnsi="Calibri" w:cs="Calibri"/>
          <w:i/>
          <w:iCs/>
        </w:rPr>
        <w:t>Nature</w:t>
      </w:r>
      <w:r w:rsidR="009D01C1" w:rsidRPr="009D01C1">
        <w:rPr>
          <w:rFonts w:ascii="Calibri" w:hAnsi="Calibri" w:cs="Calibri"/>
        </w:rPr>
        <w:t xml:space="preserve">, </w:t>
      </w:r>
      <w:r w:rsidR="009D01C1" w:rsidRPr="009D01C1">
        <w:rPr>
          <w:rFonts w:ascii="Calibri" w:hAnsi="Calibri" w:cs="Calibri"/>
          <w:i/>
          <w:iCs/>
        </w:rPr>
        <w:t>611</w:t>
      </w:r>
      <w:r w:rsidR="009D01C1" w:rsidRPr="009D01C1">
        <w:rPr>
          <w:rFonts w:ascii="Calibri" w:hAnsi="Calibri" w:cs="Calibri"/>
        </w:rPr>
        <w:t>(7936), 444–446. https://doi.org/10.1038/d41586-022-03698-1</w:t>
      </w:r>
    </w:p>
    <w:p w14:paraId="6CD8FD84" w14:textId="77777777" w:rsidR="009D01C1" w:rsidRPr="009D01C1" w:rsidRDefault="009D01C1" w:rsidP="005040CA">
      <w:pPr>
        <w:pStyle w:val="Bibliography"/>
        <w:jc w:val="left"/>
        <w:rPr>
          <w:rFonts w:ascii="Calibri" w:hAnsi="Calibri" w:cs="Calibri"/>
        </w:rPr>
      </w:pPr>
      <w:r w:rsidRPr="009D01C1">
        <w:rPr>
          <w:rFonts w:ascii="Calibri" w:hAnsi="Calibri" w:cs="Calibri"/>
        </w:rPr>
        <w:t xml:space="preserve">Bai, Z., &amp; Bai, X. (2021). Sports Big Data: Management, Analysis, Applications, and Challenges. </w:t>
      </w:r>
      <w:r w:rsidRPr="009D01C1">
        <w:rPr>
          <w:rFonts w:ascii="Calibri" w:hAnsi="Calibri" w:cs="Calibri"/>
          <w:i/>
          <w:iCs/>
        </w:rPr>
        <w:t>Complexity</w:t>
      </w:r>
      <w:r w:rsidRPr="009D01C1">
        <w:rPr>
          <w:rFonts w:ascii="Calibri" w:hAnsi="Calibri" w:cs="Calibri"/>
        </w:rPr>
        <w:t xml:space="preserve">, </w:t>
      </w:r>
      <w:r w:rsidRPr="009D01C1">
        <w:rPr>
          <w:rFonts w:ascii="Calibri" w:hAnsi="Calibri" w:cs="Calibri"/>
          <w:i/>
          <w:iCs/>
        </w:rPr>
        <w:t>2021</w:t>
      </w:r>
      <w:r w:rsidRPr="009D01C1">
        <w:rPr>
          <w:rFonts w:ascii="Calibri" w:hAnsi="Calibri" w:cs="Calibri"/>
        </w:rPr>
        <w:t>, e6676297. https://doi.org/10.1155/2021/6676297</w:t>
      </w:r>
    </w:p>
    <w:p w14:paraId="5B82A996" w14:textId="77777777" w:rsidR="009D01C1" w:rsidRPr="009D01C1" w:rsidRDefault="009D01C1" w:rsidP="005040CA">
      <w:pPr>
        <w:pStyle w:val="Bibliography"/>
        <w:jc w:val="left"/>
        <w:rPr>
          <w:rFonts w:ascii="Calibri" w:hAnsi="Calibri" w:cs="Calibri"/>
        </w:rPr>
      </w:pPr>
      <w:r w:rsidRPr="009D01C1">
        <w:rPr>
          <w:rFonts w:ascii="Calibri" w:hAnsi="Calibri" w:cs="Calibri"/>
          <w:i/>
          <w:iCs/>
        </w:rPr>
        <w:t>Geolocation Tracking in Sports The Future of Performance Analysis</w:t>
      </w:r>
      <w:r w:rsidRPr="009D01C1">
        <w:rPr>
          <w:rFonts w:ascii="Calibri" w:hAnsi="Calibri" w:cs="Calibri"/>
        </w:rPr>
        <w:t>. (2023). Utilities One. https://utilitiesone.com/geolocation-tracking-in-sports-the-future-of-performance-analysis</w:t>
      </w:r>
    </w:p>
    <w:p w14:paraId="3EB0CA6A" w14:textId="77777777" w:rsidR="009D01C1" w:rsidRPr="009D01C1" w:rsidRDefault="009D01C1" w:rsidP="005040CA">
      <w:pPr>
        <w:pStyle w:val="Bibliography"/>
        <w:jc w:val="left"/>
        <w:rPr>
          <w:rFonts w:ascii="Calibri" w:hAnsi="Calibri" w:cs="Calibri"/>
        </w:rPr>
      </w:pPr>
      <w:r w:rsidRPr="009D01C1">
        <w:rPr>
          <w:rFonts w:ascii="Calibri" w:hAnsi="Calibri" w:cs="Calibri"/>
        </w:rPr>
        <w:t xml:space="preserve">Penn, M. J., &amp; Donnelly, C. A. (2022). Analysis of a double Poisson model for predicting football results in Euro 2020. </w:t>
      </w:r>
      <w:r w:rsidRPr="009D01C1">
        <w:rPr>
          <w:rFonts w:ascii="Calibri" w:hAnsi="Calibri" w:cs="Calibri"/>
          <w:i/>
          <w:iCs/>
        </w:rPr>
        <w:t>PLOS ONE</w:t>
      </w:r>
      <w:r w:rsidRPr="009D01C1">
        <w:rPr>
          <w:rFonts w:ascii="Calibri" w:hAnsi="Calibri" w:cs="Calibri"/>
        </w:rPr>
        <w:t xml:space="preserve">, </w:t>
      </w:r>
      <w:r w:rsidRPr="009D01C1">
        <w:rPr>
          <w:rFonts w:ascii="Calibri" w:hAnsi="Calibri" w:cs="Calibri"/>
          <w:i/>
          <w:iCs/>
        </w:rPr>
        <w:t>17</w:t>
      </w:r>
      <w:r w:rsidRPr="009D01C1">
        <w:rPr>
          <w:rFonts w:ascii="Calibri" w:hAnsi="Calibri" w:cs="Calibri"/>
        </w:rPr>
        <w:t>(5), e0268511. https://doi.org/10.1371/journal.pone.0268511</w:t>
      </w:r>
    </w:p>
    <w:p w14:paraId="1F522611" w14:textId="07D9162A" w:rsidR="009D01C1" w:rsidRPr="009D01C1" w:rsidRDefault="009D01C1" w:rsidP="005040CA">
      <w:pPr>
        <w:pStyle w:val="Bibliography"/>
        <w:jc w:val="left"/>
        <w:rPr>
          <w:rFonts w:ascii="Calibri" w:hAnsi="Calibri" w:cs="Calibri"/>
        </w:rPr>
      </w:pPr>
      <w:r w:rsidRPr="009D01C1">
        <w:rPr>
          <w:rFonts w:ascii="Calibri" w:hAnsi="Calibri" w:cs="Calibri"/>
        </w:rPr>
        <w:t xml:space="preserve">Previati, A. (2020). </w:t>
      </w:r>
      <w:r w:rsidRPr="009D01C1">
        <w:rPr>
          <w:rFonts w:ascii="Calibri" w:hAnsi="Calibri" w:cs="Calibri"/>
          <w:i/>
          <w:iCs/>
        </w:rPr>
        <w:t>The Importance of Fan Engagement and Fan Management in Sports</w:t>
      </w:r>
      <w:r w:rsidRPr="009D01C1">
        <w:rPr>
          <w:rFonts w:ascii="Calibri" w:hAnsi="Calibri" w:cs="Calibri"/>
        </w:rPr>
        <w:t xml:space="preserve"> [M.B.A., St. John’s</w:t>
      </w:r>
      <w:r w:rsidR="00D9750A">
        <w:rPr>
          <w:rFonts w:ascii="Calibri" w:hAnsi="Calibri" w:cs="Calibri"/>
        </w:rPr>
        <w:t xml:space="preserve"> </w:t>
      </w:r>
      <w:r w:rsidRPr="009D01C1">
        <w:rPr>
          <w:rFonts w:ascii="Calibri" w:hAnsi="Calibri" w:cs="Calibri"/>
        </w:rPr>
        <w:t>University (New</w:t>
      </w:r>
      <w:r w:rsidR="00D9750A">
        <w:rPr>
          <w:rFonts w:ascii="Calibri" w:hAnsi="Calibri" w:cs="Calibri"/>
        </w:rPr>
        <w:t xml:space="preserve"> </w:t>
      </w:r>
      <w:r w:rsidRPr="009D01C1">
        <w:rPr>
          <w:rFonts w:ascii="Calibri" w:hAnsi="Calibri" w:cs="Calibri"/>
        </w:rPr>
        <w:t>York)]. https://www.proquest.com/docview/2467547004/abstract/BDE7FABB24EA49FBPQ/1</w:t>
      </w:r>
    </w:p>
    <w:p w14:paraId="2D8B20AF" w14:textId="77777777" w:rsidR="009D01C1" w:rsidRPr="009D01C1" w:rsidRDefault="009D01C1" w:rsidP="005040CA">
      <w:pPr>
        <w:pStyle w:val="Bibliography"/>
        <w:jc w:val="left"/>
        <w:rPr>
          <w:rFonts w:ascii="Calibri" w:hAnsi="Calibri" w:cs="Calibri"/>
        </w:rPr>
      </w:pPr>
      <w:r w:rsidRPr="009D01C1">
        <w:rPr>
          <w:rFonts w:ascii="Calibri" w:hAnsi="Calibri" w:cs="Calibri"/>
        </w:rPr>
        <w:t xml:space="preserve">Probst, L., Schuldt, H., Seidenschwarz, P., &amp; Rumo, M. (2020). StreamTeam-Football: Analyzing Football Matches in Real-Time </w:t>
      </w:r>
      <w:proofErr w:type="gramStart"/>
      <w:r w:rsidRPr="009D01C1">
        <w:rPr>
          <w:rFonts w:ascii="Calibri" w:hAnsi="Calibri" w:cs="Calibri"/>
        </w:rPr>
        <w:t>on the Basis of</w:t>
      </w:r>
      <w:proofErr w:type="gramEnd"/>
      <w:r w:rsidRPr="009D01C1">
        <w:rPr>
          <w:rFonts w:ascii="Calibri" w:hAnsi="Calibri" w:cs="Calibri"/>
        </w:rPr>
        <w:t xml:space="preserve"> Position Streams. </w:t>
      </w:r>
      <w:r w:rsidRPr="009D01C1">
        <w:rPr>
          <w:rFonts w:ascii="Calibri" w:hAnsi="Calibri" w:cs="Calibri"/>
          <w:i/>
          <w:iCs/>
        </w:rPr>
        <w:t>2020 IEEE International Conference on Big Data (Big Data)</w:t>
      </w:r>
      <w:r w:rsidRPr="009D01C1">
        <w:rPr>
          <w:rFonts w:ascii="Calibri" w:hAnsi="Calibri" w:cs="Calibri"/>
        </w:rPr>
        <w:t>, 637–644. https://doi.org/10.1109/BigData50022.2020.9377914</w:t>
      </w:r>
    </w:p>
    <w:p w14:paraId="4D71B07E" w14:textId="77777777" w:rsidR="009D01C1" w:rsidRPr="009D01C1" w:rsidRDefault="009D01C1" w:rsidP="005040CA">
      <w:pPr>
        <w:pStyle w:val="Bibliography"/>
        <w:jc w:val="left"/>
        <w:rPr>
          <w:rFonts w:ascii="Calibri" w:hAnsi="Calibri" w:cs="Calibri"/>
        </w:rPr>
      </w:pPr>
      <w:r w:rsidRPr="009D01C1">
        <w:rPr>
          <w:rFonts w:ascii="Calibri" w:hAnsi="Calibri" w:cs="Calibri"/>
        </w:rPr>
        <w:t xml:space="preserve">Rein, R., &amp; Memmert, D. (2016). Big data and tactical analysis in elite soccer: Future challenges and opportunities for sports science. </w:t>
      </w:r>
      <w:r w:rsidRPr="009D01C1">
        <w:rPr>
          <w:rFonts w:ascii="Calibri" w:hAnsi="Calibri" w:cs="Calibri"/>
          <w:i/>
          <w:iCs/>
        </w:rPr>
        <w:t>SpringerPlus</w:t>
      </w:r>
      <w:r w:rsidRPr="009D01C1">
        <w:rPr>
          <w:rFonts w:ascii="Calibri" w:hAnsi="Calibri" w:cs="Calibri"/>
        </w:rPr>
        <w:t xml:space="preserve">, </w:t>
      </w:r>
      <w:r w:rsidRPr="009D01C1">
        <w:rPr>
          <w:rFonts w:ascii="Calibri" w:hAnsi="Calibri" w:cs="Calibri"/>
          <w:i/>
          <w:iCs/>
        </w:rPr>
        <w:t>5</w:t>
      </w:r>
      <w:r w:rsidRPr="009D01C1">
        <w:rPr>
          <w:rFonts w:ascii="Calibri" w:hAnsi="Calibri" w:cs="Calibri"/>
        </w:rPr>
        <w:t>(1), 1410. https://doi.org/10.1186/s40064-016-3108-2</w:t>
      </w:r>
    </w:p>
    <w:p w14:paraId="1D8CA03A" w14:textId="77777777" w:rsidR="009D01C1" w:rsidRPr="009D01C1" w:rsidRDefault="009D01C1" w:rsidP="005040CA">
      <w:pPr>
        <w:pStyle w:val="Bibliography"/>
        <w:jc w:val="left"/>
        <w:rPr>
          <w:rFonts w:ascii="Calibri" w:hAnsi="Calibri" w:cs="Calibri"/>
        </w:rPr>
      </w:pPr>
      <w:r w:rsidRPr="009D01C1">
        <w:rPr>
          <w:rFonts w:ascii="Calibri" w:hAnsi="Calibri" w:cs="Calibri"/>
        </w:rPr>
        <w:t xml:space="preserve">Rodrigues, P., Belguinha, A., Gomes, C., Cardoso, P., Vilas, T., Mestre, R., &amp; Rodrigues, J. M. F. (2013). Open Source Technologies Involved in Constructing a Web-Based Football Information System. In Á. Rocha, A. M. Correia, T. Wilson, &amp; K. A. Stroetmann (Eds.), </w:t>
      </w:r>
      <w:r w:rsidRPr="009D01C1">
        <w:rPr>
          <w:rFonts w:ascii="Calibri" w:hAnsi="Calibri" w:cs="Calibri"/>
          <w:i/>
          <w:iCs/>
        </w:rPr>
        <w:t>Advances in Information Systems and Technologies</w:t>
      </w:r>
      <w:r w:rsidRPr="009D01C1">
        <w:rPr>
          <w:rFonts w:ascii="Calibri" w:hAnsi="Calibri" w:cs="Calibri"/>
        </w:rPr>
        <w:t xml:space="preserve"> (pp. 715–723). Springer. https://doi.org/10.1007/978-3-642-36981-0_66</w:t>
      </w:r>
    </w:p>
    <w:p w14:paraId="23A6B0A5" w14:textId="081581F5" w:rsidR="00323A5C" w:rsidRDefault="009D01C1" w:rsidP="005040CA">
      <w:pPr>
        <w:pStyle w:val="Bibliography"/>
        <w:jc w:val="left"/>
      </w:pPr>
      <w:r w:rsidRPr="009D01C1">
        <w:rPr>
          <w:rFonts w:ascii="Calibri" w:hAnsi="Calibri" w:cs="Calibri"/>
        </w:rPr>
        <w:t xml:space="preserve">Talaviya et al. (2023). BIG DATA ANALYSIS IN FOOTBALL. </w:t>
      </w:r>
      <w:r w:rsidRPr="009D01C1">
        <w:rPr>
          <w:rFonts w:ascii="Calibri" w:hAnsi="Calibri" w:cs="Calibri"/>
          <w:i/>
          <w:iCs/>
        </w:rPr>
        <w:t>International Research Journal of Modernization in Engineering Technology and Science</w:t>
      </w:r>
      <w:r w:rsidRPr="009D01C1">
        <w:rPr>
          <w:rFonts w:ascii="Calibri" w:hAnsi="Calibri" w:cs="Calibri"/>
        </w:rPr>
        <w:t>.</w:t>
      </w:r>
      <w:r w:rsidR="005A64FB">
        <w:fldChar w:fldCharType="end"/>
      </w:r>
    </w:p>
    <w:sectPr w:rsidR="00323A5C" w:rsidSect="00314B8F">
      <w:footerReference w:type="default" r:id="rId10"/>
      <w:pgSz w:w="12240" w:h="15840"/>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75A69F6" w14:textId="77777777" w:rsidR="00445C94" w:rsidRDefault="00445C94" w:rsidP="002317AA">
      <w:r>
        <w:separator/>
      </w:r>
    </w:p>
  </w:endnote>
  <w:endnote w:type="continuationSeparator" w:id="0">
    <w:p w14:paraId="2C7EB02B" w14:textId="77777777" w:rsidR="00445C94" w:rsidRDefault="00445C94" w:rsidP="002317AA">
      <w:r>
        <w:continuationSeparator/>
      </w:r>
    </w:p>
  </w:endnote>
  <w:endnote w:type="continuationNotice" w:id="1">
    <w:p w14:paraId="13D0A4E1" w14:textId="77777777" w:rsidR="00445C94" w:rsidRDefault="00445C94" w:rsidP="002317AA"/>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95310337"/>
      <w:docPartObj>
        <w:docPartGallery w:val="Page Numbers (Bottom of Page)"/>
        <w:docPartUnique/>
      </w:docPartObj>
    </w:sdtPr>
    <w:sdtEndPr>
      <w:rPr>
        <w:noProof/>
      </w:rPr>
    </w:sdtEndPr>
    <w:sdtContent>
      <w:p w14:paraId="1F2416F5" w14:textId="12B4EA54" w:rsidR="00276769" w:rsidRDefault="00276769">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1ECB3403" w14:textId="77777777" w:rsidR="00314B8F" w:rsidRDefault="00314B8F" w:rsidP="002317A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30094977"/>
      <w:docPartObj>
        <w:docPartGallery w:val="Page Numbers (Bottom of Page)"/>
        <w:docPartUnique/>
      </w:docPartObj>
    </w:sdtPr>
    <w:sdtEndPr>
      <w:rPr>
        <w:noProof/>
      </w:rPr>
    </w:sdtEndPr>
    <w:sdtContent>
      <w:p w14:paraId="5137EA9E" w14:textId="20C3A65A" w:rsidR="0072044C" w:rsidRDefault="0072044C">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64B0F686" w14:textId="77777777" w:rsidR="00314B8F" w:rsidRDefault="00314B8F" w:rsidP="002317A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EDC9B2B" w14:textId="77777777" w:rsidR="00445C94" w:rsidRDefault="00445C94" w:rsidP="002317AA">
      <w:r>
        <w:separator/>
      </w:r>
    </w:p>
  </w:footnote>
  <w:footnote w:type="continuationSeparator" w:id="0">
    <w:p w14:paraId="606B2A0F" w14:textId="77777777" w:rsidR="00445C94" w:rsidRDefault="00445C94" w:rsidP="002317AA">
      <w:r>
        <w:continuationSeparator/>
      </w:r>
    </w:p>
  </w:footnote>
  <w:footnote w:type="continuationNotice" w:id="1">
    <w:p w14:paraId="57897F5F" w14:textId="77777777" w:rsidR="00445C94" w:rsidRDefault="00445C94" w:rsidP="002317AA"/>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45277D"/>
    <w:multiLevelType w:val="hybridMultilevel"/>
    <w:tmpl w:val="B3E85C6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76A12AC"/>
    <w:multiLevelType w:val="multilevel"/>
    <w:tmpl w:val="14CAC8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7C00DAE"/>
    <w:multiLevelType w:val="multilevel"/>
    <w:tmpl w:val="15E2EA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830561E"/>
    <w:multiLevelType w:val="hybridMultilevel"/>
    <w:tmpl w:val="56683104"/>
    <w:lvl w:ilvl="0" w:tplc="04090001">
      <w:start w:val="1"/>
      <w:numFmt w:val="bullet"/>
      <w:lvlText w:val=""/>
      <w:lvlJc w:val="left"/>
      <w:pPr>
        <w:ind w:left="720" w:hanging="360"/>
      </w:pPr>
      <w:rPr>
        <w:rFonts w:ascii="Symbol" w:hAnsi="Symbol"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 w15:restartNumberingAfterBreak="0">
    <w:nsid w:val="0B8478C2"/>
    <w:multiLevelType w:val="multilevel"/>
    <w:tmpl w:val="E1BED4D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0EAF0BF5"/>
    <w:multiLevelType w:val="multilevel"/>
    <w:tmpl w:val="E8BE85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12602A36"/>
    <w:multiLevelType w:val="multilevel"/>
    <w:tmpl w:val="07189D8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18825A02"/>
    <w:multiLevelType w:val="hybridMultilevel"/>
    <w:tmpl w:val="949A5BF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15:restartNumberingAfterBreak="0">
    <w:nsid w:val="1D3371BB"/>
    <w:multiLevelType w:val="hybridMultilevel"/>
    <w:tmpl w:val="9CA045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3A21AB2"/>
    <w:multiLevelType w:val="hybridMultilevel"/>
    <w:tmpl w:val="B2A88DE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42C0159"/>
    <w:multiLevelType w:val="multilevel"/>
    <w:tmpl w:val="A58EBA4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477C2673"/>
    <w:multiLevelType w:val="multilevel"/>
    <w:tmpl w:val="9AF2A0C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4EB300A3"/>
    <w:multiLevelType w:val="hybridMultilevel"/>
    <w:tmpl w:val="309636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5B7A30CF"/>
    <w:multiLevelType w:val="hybridMultilevel"/>
    <w:tmpl w:val="D9BE03F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6719705F"/>
    <w:multiLevelType w:val="hybridMultilevel"/>
    <w:tmpl w:val="DD38324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6F402A95"/>
    <w:multiLevelType w:val="multilevel"/>
    <w:tmpl w:val="AF0AA7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74E30B4A"/>
    <w:multiLevelType w:val="multilevel"/>
    <w:tmpl w:val="68FAB93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513717226">
    <w:abstractNumId w:val="4"/>
  </w:num>
  <w:num w:numId="2" w16cid:durableId="1222247834">
    <w:abstractNumId w:val="8"/>
  </w:num>
  <w:num w:numId="3" w16cid:durableId="80444477">
    <w:abstractNumId w:val="16"/>
  </w:num>
  <w:num w:numId="4" w16cid:durableId="959341253">
    <w:abstractNumId w:val="6"/>
  </w:num>
  <w:num w:numId="5" w16cid:durableId="1556816599">
    <w:abstractNumId w:val="15"/>
  </w:num>
  <w:num w:numId="6" w16cid:durableId="1117796562">
    <w:abstractNumId w:val="10"/>
  </w:num>
  <w:num w:numId="7" w16cid:durableId="179973923">
    <w:abstractNumId w:val="1"/>
  </w:num>
  <w:num w:numId="8" w16cid:durableId="1562866829">
    <w:abstractNumId w:val="5"/>
  </w:num>
  <w:num w:numId="9" w16cid:durableId="1281523144">
    <w:abstractNumId w:val="2"/>
  </w:num>
  <w:num w:numId="10" w16cid:durableId="1132017952">
    <w:abstractNumId w:val="11"/>
  </w:num>
  <w:num w:numId="11" w16cid:durableId="1361008801">
    <w:abstractNumId w:val="12"/>
  </w:num>
  <w:num w:numId="12" w16cid:durableId="618881175">
    <w:abstractNumId w:val="0"/>
  </w:num>
  <w:num w:numId="13" w16cid:durableId="550505434">
    <w:abstractNumId w:val="13"/>
  </w:num>
  <w:num w:numId="14" w16cid:durableId="584996268">
    <w:abstractNumId w:val="14"/>
  </w:num>
  <w:num w:numId="15" w16cid:durableId="1727797603">
    <w:abstractNumId w:val="9"/>
  </w:num>
  <w:num w:numId="16" w16cid:durableId="2008632379">
    <w:abstractNumId w:val="3"/>
  </w:num>
  <w:num w:numId="17" w16cid:durableId="1394086219">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proofState w:spelling="clean" w:grammar="clean"/>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B268B"/>
    <w:rsid w:val="000059E5"/>
    <w:rsid w:val="00016D14"/>
    <w:rsid w:val="00030C21"/>
    <w:rsid w:val="00030FF5"/>
    <w:rsid w:val="00035A51"/>
    <w:rsid w:val="0004007D"/>
    <w:rsid w:val="00042911"/>
    <w:rsid w:val="00061CAB"/>
    <w:rsid w:val="00061FDB"/>
    <w:rsid w:val="00070D6B"/>
    <w:rsid w:val="00090CFE"/>
    <w:rsid w:val="000A5681"/>
    <w:rsid w:val="000B4454"/>
    <w:rsid w:val="000C3DC0"/>
    <w:rsid w:val="000E55C3"/>
    <w:rsid w:val="00111B2C"/>
    <w:rsid w:val="001120B6"/>
    <w:rsid w:val="00113C5C"/>
    <w:rsid w:val="00121D27"/>
    <w:rsid w:val="00121F01"/>
    <w:rsid w:val="00122E2C"/>
    <w:rsid w:val="00132B13"/>
    <w:rsid w:val="001344A0"/>
    <w:rsid w:val="00134A8F"/>
    <w:rsid w:val="00167E9C"/>
    <w:rsid w:val="00171EE1"/>
    <w:rsid w:val="00181AC0"/>
    <w:rsid w:val="00181DD0"/>
    <w:rsid w:val="001B062C"/>
    <w:rsid w:val="001B5728"/>
    <w:rsid w:val="001C355C"/>
    <w:rsid w:val="001C603E"/>
    <w:rsid w:val="001D2C0C"/>
    <w:rsid w:val="00204FBF"/>
    <w:rsid w:val="002132E9"/>
    <w:rsid w:val="00214A3F"/>
    <w:rsid w:val="0021713D"/>
    <w:rsid w:val="0021771B"/>
    <w:rsid w:val="00222A05"/>
    <w:rsid w:val="00226ADF"/>
    <w:rsid w:val="00226F25"/>
    <w:rsid w:val="002317AA"/>
    <w:rsid w:val="00232682"/>
    <w:rsid w:val="002507E7"/>
    <w:rsid w:val="00273095"/>
    <w:rsid w:val="0027438C"/>
    <w:rsid w:val="00276769"/>
    <w:rsid w:val="00291DF2"/>
    <w:rsid w:val="00295409"/>
    <w:rsid w:val="002A0837"/>
    <w:rsid w:val="002A2329"/>
    <w:rsid w:val="002A6EEC"/>
    <w:rsid w:val="002B55A2"/>
    <w:rsid w:val="002C1C59"/>
    <w:rsid w:val="002C30C6"/>
    <w:rsid w:val="002C5E21"/>
    <w:rsid w:val="002C730D"/>
    <w:rsid w:val="002D5E5F"/>
    <w:rsid w:val="002E1BD1"/>
    <w:rsid w:val="002E336E"/>
    <w:rsid w:val="002F060E"/>
    <w:rsid w:val="003019C4"/>
    <w:rsid w:val="00313109"/>
    <w:rsid w:val="003138A1"/>
    <w:rsid w:val="00314B8F"/>
    <w:rsid w:val="003174D7"/>
    <w:rsid w:val="00323A5C"/>
    <w:rsid w:val="00341FFB"/>
    <w:rsid w:val="003449B7"/>
    <w:rsid w:val="00345103"/>
    <w:rsid w:val="00346270"/>
    <w:rsid w:val="0035440C"/>
    <w:rsid w:val="00354BF6"/>
    <w:rsid w:val="00357E3B"/>
    <w:rsid w:val="003A446D"/>
    <w:rsid w:val="003A47CE"/>
    <w:rsid w:val="003B5CE5"/>
    <w:rsid w:val="003C3221"/>
    <w:rsid w:val="003D31BE"/>
    <w:rsid w:val="003D53D0"/>
    <w:rsid w:val="00402536"/>
    <w:rsid w:val="00402C3A"/>
    <w:rsid w:val="00402F4E"/>
    <w:rsid w:val="00410A58"/>
    <w:rsid w:val="00424444"/>
    <w:rsid w:val="00427738"/>
    <w:rsid w:val="004305CF"/>
    <w:rsid w:val="00433920"/>
    <w:rsid w:val="00442510"/>
    <w:rsid w:val="00445C94"/>
    <w:rsid w:val="00453A7B"/>
    <w:rsid w:val="00456477"/>
    <w:rsid w:val="00460EFC"/>
    <w:rsid w:val="0048764C"/>
    <w:rsid w:val="00487D6A"/>
    <w:rsid w:val="00491855"/>
    <w:rsid w:val="00493FDB"/>
    <w:rsid w:val="00496E37"/>
    <w:rsid w:val="004A34C7"/>
    <w:rsid w:val="004A70F5"/>
    <w:rsid w:val="004C3CBD"/>
    <w:rsid w:val="004C6DA7"/>
    <w:rsid w:val="004D5507"/>
    <w:rsid w:val="004E4EE1"/>
    <w:rsid w:val="004F1A7E"/>
    <w:rsid w:val="004F2FA5"/>
    <w:rsid w:val="00502BF6"/>
    <w:rsid w:val="005040CA"/>
    <w:rsid w:val="00505A3D"/>
    <w:rsid w:val="005120B0"/>
    <w:rsid w:val="005134D8"/>
    <w:rsid w:val="00516C00"/>
    <w:rsid w:val="00522C81"/>
    <w:rsid w:val="00523D9F"/>
    <w:rsid w:val="00527A98"/>
    <w:rsid w:val="005346CF"/>
    <w:rsid w:val="00550F15"/>
    <w:rsid w:val="005656EA"/>
    <w:rsid w:val="00581D33"/>
    <w:rsid w:val="00582925"/>
    <w:rsid w:val="00587FCD"/>
    <w:rsid w:val="00597EAE"/>
    <w:rsid w:val="005A64FB"/>
    <w:rsid w:val="005A70E5"/>
    <w:rsid w:val="005B0D8B"/>
    <w:rsid w:val="005D0248"/>
    <w:rsid w:val="005F4179"/>
    <w:rsid w:val="005F4CF7"/>
    <w:rsid w:val="00604699"/>
    <w:rsid w:val="0061623E"/>
    <w:rsid w:val="00632A3F"/>
    <w:rsid w:val="0064534B"/>
    <w:rsid w:val="006512B1"/>
    <w:rsid w:val="00653998"/>
    <w:rsid w:val="00654D6D"/>
    <w:rsid w:val="00670C1F"/>
    <w:rsid w:val="00671616"/>
    <w:rsid w:val="0067170F"/>
    <w:rsid w:val="00683078"/>
    <w:rsid w:val="00683249"/>
    <w:rsid w:val="00685298"/>
    <w:rsid w:val="00685E02"/>
    <w:rsid w:val="006B2572"/>
    <w:rsid w:val="006B268B"/>
    <w:rsid w:val="006C2034"/>
    <w:rsid w:val="006C2383"/>
    <w:rsid w:val="006C5863"/>
    <w:rsid w:val="006D2DB0"/>
    <w:rsid w:val="006E17C2"/>
    <w:rsid w:val="006E5BCA"/>
    <w:rsid w:val="006E6C48"/>
    <w:rsid w:val="006F1721"/>
    <w:rsid w:val="006F1A8C"/>
    <w:rsid w:val="006F27C9"/>
    <w:rsid w:val="006F4FE0"/>
    <w:rsid w:val="006F74E6"/>
    <w:rsid w:val="00700F47"/>
    <w:rsid w:val="00705150"/>
    <w:rsid w:val="00710130"/>
    <w:rsid w:val="00712E27"/>
    <w:rsid w:val="0072044C"/>
    <w:rsid w:val="007244B4"/>
    <w:rsid w:val="00774AD1"/>
    <w:rsid w:val="0078521C"/>
    <w:rsid w:val="00791C43"/>
    <w:rsid w:val="00795186"/>
    <w:rsid w:val="0079664F"/>
    <w:rsid w:val="007A64F6"/>
    <w:rsid w:val="007A71A5"/>
    <w:rsid w:val="007B63F5"/>
    <w:rsid w:val="007C2E5A"/>
    <w:rsid w:val="007C7E8B"/>
    <w:rsid w:val="007D0874"/>
    <w:rsid w:val="007D3618"/>
    <w:rsid w:val="007D520F"/>
    <w:rsid w:val="007E3644"/>
    <w:rsid w:val="007E7A8C"/>
    <w:rsid w:val="007F18B4"/>
    <w:rsid w:val="007F29DB"/>
    <w:rsid w:val="008008D6"/>
    <w:rsid w:val="00801E9E"/>
    <w:rsid w:val="008124FD"/>
    <w:rsid w:val="00812E97"/>
    <w:rsid w:val="00822747"/>
    <w:rsid w:val="00836494"/>
    <w:rsid w:val="00841C30"/>
    <w:rsid w:val="008448DB"/>
    <w:rsid w:val="00844C47"/>
    <w:rsid w:val="0085246C"/>
    <w:rsid w:val="0085415B"/>
    <w:rsid w:val="008551D1"/>
    <w:rsid w:val="008576DB"/>
    <w:rsid w:val="0086650A"/>
    <w:rsid w:val="00875071"/>
    <w:rsid w:val="00883C8E"/>
    <w:rsid w:val="00895776"/>
    <w:rsid w:val="00895946"/>
    <w:rsid w:val="008A2820"/>
    <w:rsid w:val="008A4965"/>
    <w:rsid w:val="008A7A03"/>
    <w:rsid w:val="008C01DE"/>
    <w:rsid w:val="008C644B"/>
    <w:rsid w:val="008D48D6"/>
    <w:rsid w:val="008F2E8E"/>
    <w:rsid w:val="008F3A6D"/>
    <w:rsid w:val="00912EE1"/>
    <w:rsid w:val="00913E81"/>
    <w:rsid w:val="00914EFC"/>
    <w:rsid w:val="00936C71"/>
    <w:rsid w:val="00954CB7"/>
    <w:rsid w:val="00954EDE"/>
    <w:rsid w:val="009567A4"/>
    <w:rsid w:val="00966B3F"/>
    <w:rsid w:val="009675BE"/>
    <w:rsid w:val="00967ED4"/>
    <w:rsid w:val="00984080"/>
    <w:rsid w:val="00994AD5"/>
    <w:rsid w:val="009A2246"/>
    <w:rsid w:val="009B1C26"/>
    <w:rsid w:val="009D01C1"/>
    <w:rsid w:val="009D2B0F"/>
    <w:rsid w:val="009D636D"/>
    <w:rsid w:val="009F4956"/>
    <w:rsid w:val="009F786F"/>
    <w:rsid w:val="00A0762A"/>
    <w:rsid w:val="00A10BE8"/>
    <w:rsid w:val="00A15BF0"/>
    <w:rsid w:val="00A1726B"/>
    <w:rsid w:val="00A2126B"/>
    <w:rsid w:val="00A3387F"/>
    <w:rsid w:val="00A4233E"/>
    <w:rsid w:val="00A5031F"/>
    <w:rsid w:val="00A6197F"/>
    <w:rsid w:val="00A62841"/>
    <w:rsid w:val="00A65067"/>
    <w:rsid w:val="00A6527E"/>
    <w:rsid w:val="00A66D9A"/>
    <w:rsid w:val="00A72196"/>
    <w:rsid w:val="00A72AB9"/>
    <w:rsid w:val="00A8128F"/>
    <w:rsid w:val="00A833A2"/>
    <w:rsid w:val="00A87268"/>
    <w:rsid w:val="00AB3EC3"/>
    <w:rsid w:val="00AB5887"/>
    <w:rsid w:val="00AB74C7"/>
    <w:rsid w:val="00AC234D"/>
    <w:rsid w:val="00AC5A71"/>
    <w:rsid w:val="00AC6C91"/>
    <w:rsid w:val="00AD1317"/>
    <w:rsid w:val="00AD3237"/>
    <w:rsid w:val="00AD462C"/>
    <w:rsid w:val="00AD538E"/>
    <w:rsid w:val="00AD57F2"/>
    <w:rsid w:val="00AF2304"/>
    <w:rsid w:val="00B115A7"/>
    <w:rsid w:val="00B124A5"/>
    <w:rsid w:val="00B25588"/>
    <w:rsid w:val="00B3092C"/>
    <w:rsid w:val="00B311FF"/>
    <w:rsid w:val="00B54CFF"/>
    <w:rsid w:val="00B5677C"/>
    <w:rsid w:val="00B61763"/>
    <w:rsid w:val="00B66D1B"/>
    <w:rsid w:val="00B71F4D"/>
    <w:rsid w:val="00B83CF8"/>
    <w:rsid w:val="00B8537B"/>
    <w:rsid w:val="00B8615A"/>
    <w:rsid w:val="00B90D2B"/>
    <w:rsid w:val="00BE32AD"/>
    <w:rsid w:val="00BE3CE8"/>
    <w:rsid w:val="00BE5C1A"/>
    <w:rsid w:val="00BF0FFE"/>
    <w:rsid w:val="00BF3B3C"/>
    <w:rsid w:val="00BF4F50"/>
    <w:rsid w:val="00C01D24"/>
    <w:rsid w:val="00C021A4"/>
    <w:rsid w:val="00C03085"/>
    <w:rsid w:val="00C23E61"/>
    <w:rsid w:val="00C3697E"/>
    <w:rsid w:val="00C5073B"/>
    <w:rsid w:val="00C616B5"/>
    <w:rsid w:val="00C67AD8"/>
    <w:rsid w:val="00C84F41"/>
    <w:rsid w:val="00C901DF"/>
    <w:rsid w:val="00C971D7"/>
    <w:rsid w:val="00CA355D"/>
    <w:rsid w:val="00CA6677"/>
    <w:rsid w:val="00CB2390"/>
    <w:rsid w:val="00CB6F7C"/>
    <w:rsid w:val="00CC03EB"/>
    <w:rsid w:val="00CE19A8"/>
    <w:rsid w:val="00CE23BD"/>
    <w:rsid w:val="00CE363E"/>
    <w:rsid w:val="00CF266D"/>
    <w:rsid w:val="00CF2B6A"/>
    <w:rsid w:val="00CF683F"/>
    <w:rsid w:val="00D00ED0"/>
    <w:rsid w:val="00D053AA"/>
    <w:rsid w:val="00D13365"/>
    <w:rsid w:val="00D172F8"/>
    <w:rsid w:val="00D210E8"/>
    <w:rsid w:val="00D2229E"/>
    <w:rsid w:val="00D30BB7"/>
    <w:rsid w:val="00D36939"/>
    <w:rsid w:val="00D373BF"/>
    <w:rsid w:val="00D46866"/>
    <w:rsid w:val="00D535CE"/>
    <w:rsid w:val="00D53DCB"/>
    <w:rsid w:val="00D72480"/>
    <w:rsid w:val="00D92456"/>
    <w:rsid w:val="00D9358A"/>
    <w:rsid w:val="00D935AE"/>
    <w:rsid w:val="00D9461F"/>
    <w:rsid w:val="00D9750A"/>
    <w:rsid w:val="00DA0A53"/>
    <w:rsid w:val="00DA2CAF"/>
    <w:rsid w:val="00DA656F"/>
    <w:rsid w:val="00DB2A07"/>
    <w:rsid w:val="00DC38C2"/>
    <w:rsid w:val="00DC4DA2"/>
    <w:rsid w:val="00DD57BD"/>
    <w:rsid w:val="00DD6693"/>
    <w:rsid w:val="00DD7FA0"/>
    <w:rsid w:val="00DE56E1"/>
    <w:rsid w:val="00DF3A52"/>
    <w:rsid w:val="00E141C9"/>
    <w:rsid w:val="00E14D03"/>
    <w:rsid w:val="00E20936"/>
    <w:rsid w:val="00E33251"/>
    <w:rsid w:val="00E476D7"/>
    <w:rsid w:val="00E47EA8"/>
    <w:rsid w:val="00E51028"/>
    <w:rsid w:val="00E5431C"/>
    <w:rsid w:val="00E55683"/>
    <w:rsid w:val="00E702AD"/>
    <w:rsid w:val="00E77BAA"/>
    <w:rsid w:val="00E81572"/>
    <w:rsid w:val="00E8367A"/>
    <w:rsid w:val="00E873F5"/>
    <w:rsid w:val="00E92AB2"/>
    <w:rsid w:val="00EA75AA"/>
    <w:rsid w:val="00EB738C"/>
    <w:rsid w:val="00EC460D"/>
    <w:rsid w:val="00EC5BB7"/>
    <w:rsid w:val="00ED63C0"/>
    <w:rsid w:val="00EE6F78"/>
    <w:rsid w:val="00EF69E4"/>
    <w:rsid w:val="00F06072"/>
    <w:rsid w:val="00F11A73"/>
    <w:rsid w:val="00F27650"/>
    <w:rsid w:val="00F27734"/>
    <w:rsid w:val="00F30DEB"/>
    <w:rsid w:val="00F67549"/>
    <w:rsid w:val="00F777AF"/>
    <w:rsid w:val="00F903A5"/>
    <w:rsid w:val="00F93AAA"/>
    <w:rsid w:val="00F9452D"/>
    <w:rsid w:val="00F97EDF"/>
    <w:rsid w:val="00FA13BE"/>
    <w:rsid w:val="00FA39BB"/>
    <w:rsid w:val="00FA73D5"/>
    <w:rsid w:val="00FB397E"/>
    <w:rsid w:val="00FB4874"/>
    <w:rsid w:val="00FB72F9"/>
    <w:rsid w:val="00FC26BE"/>
    <w:rsid w:val="00FC5A4F"/>
    <w:rsid w:val="00FC6548"/>
    <w:rsid w:val="00FC6571"/>
    <w:rsid w:val="00FD329E"/>
    <w:rsid w:val="00FE6E27"/>
    <w:rsid w:val="00FF685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EDE4676"/>
  <w15:chartTrackingRefBased/>
  <w15:docId w15:val="{0554AB46-31A0-47B6-8298-614F3C830C0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317AA"/>
    <w:pPr>
      <w:spacing w:after="120" w:line="480" w:lineRule="auto"/>
      <w:jc w:val="both"/>
    </w:pPr>
    <w:rPr>
      <w:rFonts w:eastAsia="Times New Roman" w:cstheme="minorHAnsi"/>
      <w:color w:val="000000"/>
      <w:kern w:val="0"/>
      <w14:ligatures w14:val="none"/>
    </w:rPr>
  </w:style>
  <w:style w:type="paragraph" w:styleId="Heading1">
    <w:name w:val="heading 1"/>
    <w:basedOn w:val="Normal"/>
    <w:next w:val="Normal"/>
    <w:link w:val="Heading1Char"/>
    <w:uiPriority w:val="9"/>
    <w:qFormat/>
    <w:rsid w:val="00B66D1B"/>
    <w:pPr>
      <w:keepNext/>
      <w:keepLines/>
      <w:spacing w:after="0"/>
      <w:outlineLvl w:val="0"/>
    </w:pPr>
    <w:rPr>
      <w:rFonts w:asciiTheme="majorHAnsi" w:eastAsiaTheme="majorEastAsia" w:hAnsiTheme="majorHAnsi" w:cstheme="majorBidi"/>
      <w:b/>
      <w:bCs/>
      <w:color w:val="auto"/>
      <w:sz w:val="32"/>
      <w:szCs w:val="32"/>
    </w:rPr>
  </w:style>
  <w:style w:type="paragraph" w:styleId="Heading2">
    <w:name w:val="heading 2"/>
    <w:basedOn w:val="Normal"/>
    <w:next w:val="Normal"/>
    <w:link w:val="Heading2Char"/>
    <w:uiPriority w:val="9"/>
    <w:unhideWhenUsed/>
    <w:qFormat/>
    <w:rsid w:val="00B66D1B"/>
    <w:pPr>
      <w:keepNext/>
      <w:keepLines/>
      <w:spacing w:after="0"/>
      <w:outlineLvl w:val="1"/>
    </w:pPr>
    <w:rPr>
      <w:rFonts w:asciiTheme="majorHAnsi" w:eastAsiaTheme="majorEastAsia" w:hAnsiTheme="majorHAnsi" w:cstheme="majorBidi"/>
      <w:b/>
      <w:bCs/>
      <w:color w:val="auto"/>
      <w:sz w:val="26"/>
      <w:szCs w:val="26"/>
    </w:rPr>
  </w:style>
  <w:style w:type="paragraph" w:styleId="Heading3">
    <w:name w:val="heading 3"/>
    <w:basedOn w:val="Normal"/>
    <w:next w:val="Normal"/>
    <w:link w:val="Heading3Char"/>
    <w:uiPriority w:val="9"/>
    <w:unhideWhenUsed/>
    <w:qFormat/>
    <w:rsid w:val="008A4965"/>
    <w:pPr>
      <w:keepNext/>
      <w:keepLines/>
      <w:spacing w:before="40" w:after="0"/>
      <w:outlineLvl w:val="2"/>
    </w:pPr>
    <w:rPr>
      <w:rFonts w:asciiTheme="majorHAnsi" w:eastAsiaTheme="majorEastAsia" w:hAnsiTheme="majorHAnsi" w:cstheme="majorBidi"/>
      <w:color w:val="auto"/>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fontstyle01">
    <w:name w:val="fontstyle01"/>
    <w:basedOn w:val="DefaultParagraphFont"/>
    <w:rsid w:val="0021713D"/>
    <w:rPr>
      <w:rFonts w:ascii="Times New Roman" w:hAnsi="Times New Roman" w:cs="Times New Roman" w:hint="default"/>
      <w:b w:val="0"/>
      <w:bCs w:val="0"/>
      <w:i w:val="0"/>
      <w:iCs w:val="0"/>
      <w:color w:val="000000"/>
      <w:sz w:val="24"/>
      <w:szCs w:val="24"/>
    </w:rPr>
  </w:style>
  <w:style w:type="character" w:customStyle="1" w:styleId="fontstyle21">
    <w:name w:val="fontstyle21"/>
    <w:basedOn w:val="DefaultParagraphFont"/>
    <w:rsid w:val="0021713D"/>
    <w:rPr>
      <w:rFonts w:ascii="Times New Roman" w:hAnsi="Times New Roman" w:cs="Times New Roman" w:hint="default"/>
      <w:b/>
      <w:bCs/>
      <w:i w:val="0"/>
      <w:iCs w:val="0"/>
      <w:color w:val="000000"/>
      <w:sz w:val="24"/>
      <w:szCs w:val="24"/>
    </w:rPr>
  </w:style>
  <w:style w:type="paragraph" w:styleId="ListParagraph">
    <w:name w:val="List Paragraph"/>
    <w:basedOn w:val="Normal"/>
    <w:uiPriority w:val="34"/>
    <w:qFormat/>
    <w:rsid w:val="00273095"/>
    <w:pPr>
      <w:ind w:left="720"/>
      <w:contextualSpacing/>
    </w:pPr>
  </w:style>
  <w:style w:type="paragraph" w:styleId="NormalWeb">
    <w:name w:val="Normal (Web)"/>
    <w:basedOn w:val="Normal"/>
    <w:uiPriority w:val="99"/>
    <w:semiHidden/>
    <w:unhideWhenUsed/>
    <w:rsid w:val="00E873F5"/>
    <w:rPr>
      <w:sz w:val="24"/>
      <w:szCs w:val="24"/>
    </w:rPr>
  </w:style>
  <w:style w:type="character" w:customStyle="1" w:styleId="Heading1Char">
    <w:name w:val="Heading 1 Char"/>
    <w:basedOn w:val="DefaultParagraphFont"/>
    <w:link w:val="Heading1"/>
    <w:uiPriority w:val="9"/>
    <w:rsid w:val="00B66D1B"/>
    <w:rPr>
      <w:rFonts w:asciiTheme="majorHAnsi" w:eastAsiaTheme="majorEastAsia" w:hAnsiTheme="majorHAnsi" w:cstheme="majorBidi"/>
      <w:b/>
      <w:bCs/>
      <w:kern w:val="0"/>
      <w:sz w:val="32"/>
      <w:szCs w:val="32"/>
      <w14:ligatures w14:val="none"/>
    </w:rPr>
  </w:style>
  <w:style w:type="paragraph" w:styleId="Bibliography">
    <w:name w:val="Bibliography"/>
    <w:basedOn w:val="Normal"/>
    <w:next w:val="Normal"/>
    <w:uiPriority w:val="37"/>
    <w:unhideWhenUsed/>
    <w:rsid w:val="00460EFC"/>
    <w:pPr>
      <w:spacing w:after="0"/>
      <w:ind w:left="720" w:hanging="720"/>
    </w:pPr>
  </w:style>
  <w:style w:type="paragraph" w:styleId="TOCHeading">
    <w:name w:val="TOC Heading"/>
    <w:basedOn w:val="Heading1"/>
    <w:next w:val="Normal"/>
    <w:uiPriority w:val="39"/>
    <w:unhideWhenUsed/>
    <w:qFormat/>
    <w:rsid w:val="00BF4F50"/>
    <w:pPr>
      <w:spacing w:line="259" w:lineRule="auto"/>
      <w:jc w:val="left"/>
      <w:outlineLvl w:val="9"/>
    </w:pPr>
    <w:rPr>
      <w:b w:val="0"/>
      <w:bCs w:val="0"/>
      <w:color w:val="2E74B5" w:themeColor="accent1" w:themeShade="BF"/>
    </w:rPr>
  </w:style>
  <w:style w:type="paragraph" w:styleId="TOC1">
    <w:name w:val="toc 1"/>
    <w:basedOn w:val="Normal"/>
    <w:next w:val="Normal"/>
    <w:autoRedefine/>
    <w:uiPriority w:val="39"/>
    <w:unhideWhenUsed/>
    <w:rsid w:val="00BF4F50"/>
    <w:pPr>
      <w:spacing w:after="100"/>
    </w:pPr>
  </w:style>
  <w:style w:type="character" w:styleId="Hyperlink">
    <w:name w:val="Hyperlink"/>
    <w:basedOn w:val="DefaultParagraphFont"/>
    <w:uiPriority w:val="99"/>
    <w:unhideWhenUsed/>
    <w:rsid w:val="00BF4F50"/>
    <w:rPr>
      <w:color w:val="0563C1" w:themeColor="hyperlink"/>
      <w:u w:val="single"/>
    </w:rPr>
  </w:style>
  <w:style w:type="paragraph" w:styleId="Header">
    <w:name w:val="header"/>
    <w:basedOn w:val="Normal"/>
    <w:link w:val="HeaderChar"/>
    <w:uiPriority w:val="99"/>
    <w:unhideWhenUsed/>
    <w:rsid w:val="00314B8F"/>
    <w:pPr>
      <w:tabs>
        <w:tab w:val="center" w:pos="4680"/>
        <w:tab w:val="right" w:pos="9360"/>
      </w:tabs>
      <w:spacing w:after="0" w:line="240" w:lineRule="auto"/>
    </w:pPr>
  </w:style>
  <w:style w:type="character" w:customStyle="1" w:styleId="HeaderChar">
    <w:name w:val="Header Char"/>
    <w:basedOn w:val="DefaultParagraphFont"/>
    <w:link w:val="Header"/>
    <w:uiPriority w:val="99"/>
    <w:rsid w:val="00314B8F"/>
    <w:rPr>
      <w:rFonts w:ascii="Times New Roman" w:eastAsia="Times New Roman" w:hAnsi="Times New Roman" w:cs="Times New Roman"/>
      <w:color w:val="000000"/>
      <w:kern w:val="0"/>
      <w14:ligatures w14:val="none"/>
    </w:rPr>
  </w:style>
  <w:style w:type="paragraph" w:styleId="Footer">
    <w:name w:val="footer"/>
    <w:basedOn w:val="Normal"/>
    <w:link w:val="FooterChar"/>
    <w:uiPriority w:val="99"/>
    <w:unhideWhenUsed/>
    <w:rsid w:val="00314B8F"/>
    <w:pPr>
      <w:tabs>
        <w:tab w:val="center" w:pos="4680"/>
        <w:tab w:val="right" w:pos="9360"/>
      </w:tabs>
      <w:spacing w:after="0" w:line="240" w:lineRule="auto"/>
    </w:pPr>
  </w:style>
  <w:style w:type="character" w:customStyle="1" w:styleId="FooterChar">
    <w:name w:val="Footer Char"/>
    <w:basedOn w:val="DefaultParagraphFont"/>
    <w:link w:val="Footer"/>
    <w:uiPriority w:val="99"/>
    <w:rsid w:val="00314B8F"/>
    <w:rPr>
      <w:rFonts w:ascii="Times New Roman" w:eastAsia="Times New Roman" w:hAnsi="Times New Roman" w:cs="Times New Roman"/>
      <w:color w:val="000000"/>
      <w:kern w:val="0"/>
      <w14:ligatures w14:val="none"/>
    </w:rPr>
  </w:style>
  <w:style w:type="character" w:customStyle="1" w:styleId="Heading2Char">
    <w:name w:val="Heading 2 Char"/>
    <w:basedOn w:val="DefaultParagraphFont"/>
    <w:link w:val="Heading2"/>
    <w:uiPriority w:val="9"/>
    <w:rsid w:val="00B66D1B"/>
    <w:rPr>
      <w:rFonts w:asciiTheme="majorHAnsi" w:eastAsiaTheme="majorEastAsia" w:hAnsiTheme="majorHAnsi" w:cstheme="majorBidi"/>
      <w:b/>
      <w:bCs/>
      <w:kern w:val="0"/>
      <w:sz w:val="26"/>
      <w:szCs w:val="26"/>
      <w14:ligatures w14:val="none"/>
    </w:rPr>
  </w:style>
  <w:style w:type="character" w:customStyle="1" w:styleId="Heading3Char">
    <w:name w:val="Heading 3 Char"/>
    <w:basedOn w:val="DefaultParagraphFont"/>
    <w:link w:val="Heading3"/>
    <w:uiPriority w:val="9"/>
    <w:rsid w:val="008A4965"/>
    <w:rPr>
      <w:rFonts w:asciiTheme="majorHAnsi" w:eastAsiaTheme="majorEastAsia" w:hAnsiTheme="majorHAnsi" w:cstheme="majorBidi"/>
      <w:kern w:val="0"/>
      <w:sz w:val="24"/>
      <w:szCs w:val="24"/>
      <w14:ligatures w14:val="none"/>
    </w:rPr>
  </w:style>
  <w:style w:type="paragraph" w:styleId="TOC2">
    <w:name w:val="toc 2"/>
    <w:basedOn w:val="Normal"/>
    <w:next w:val="Normal"/>
    <w:autoRedefine/>
    <w:uiPriority w:val="39"/>
    <w:unhideWhenUsed/>
    <w:rsid w:val="008A7A03"/>
    <w:pPr>
      <w:spacing w:after="100"/>
      <w:ind w:left="220"/>
    </w:pPr>
  </w:style>
  <w:style w:type="paragraph" w:styleId="TOC3">
    <w:name w:val="toc 3"/>
    <w:basedOn w:val="Normal"/>
    <w:next w:val="Normal"/>
    <w:autoRedefine/>
    <w:uiPriority w:val="39"/>
    <w:unhideWhenUsed/>
    <w:rsid w:val="008A7A03"/>
    <w:pPr>
      <w:spacing w:after="100"/>
      <w:ind w:left="440"/>
    </w:pPr>
  </w:style>
  <w:style w:type="character" w:customStyle="1" w:styleId="highlight">
    <w:name w:val="highlight"/>
    <w:basedOn w:val="DefaultParagraphFont"/>
    <w:rsid w:val="00C5073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292690">
      <w:bodyDiv w:val="1"/>
      <w:marLeft w:val="0"/>
      <w:marRight w:val="0"/>
      <w:marTop w:val="0"/>
      <w:marBottom w:val="0"/>
      <w:divBdr>
        <w:top w:val="none" w:sz="0" w:space="0" w:color="auto"/>
        <w:left w:val="none" w:sz="0" w:space="0" w:color="auto"/>
        <w:bottom w:val="none" w:sz="0" w:space="0" w:color="auto"/>
        <w:right w:val="none" w:sz="0" w:space="0" w:color="auto"/>
      </w:divBdr>
    </w:div>
    <w:div w:id="105200796">
      <w:bodyDiv w:val="1"/>
      <w:marLeft w:val="0"/>
      <w:marRight w:val="0"/>
      <w:marTop w:val="0"/>
      <w:marBottom w:val="0"/>
      <w:divBdr>
        <w:top w:val="none" w:sz="0" w:space="0" w:color="auto"/>
        <w:left w:val="none" w:sz="0" w:space="0" w:color="auto"/>
        <w:bottom w:val="none" w:sz="0" w:space="0" w:color="auto"/>
        <w:right w:val="none" w:sz="0" w:space="0" w:color="auto"/>
      </w:divBdr>
    </w:div>
    <w:div w:id="243878947">
      <w:bodyDiv w:val="1"/>
      <w:marLeft w:val="0"/>
      <w:marRight w:val="0"/>
      <w:marTop w:val="0"/>
      <w:marBottom w:val="0"/>
      <w:divBdr>
        <w:top w:val="none" w:sz="0" w:space="0" w:color="auto"/>
        <w:left w:val="none" w:sz="0" w:space="0" w:color="auto"/>
        <w:bottom w:val="none" w:sz="0" w:space="0" w:color="auto"/>
        <w:right w:val="none" w:sz="0" w:space="0" w:color="auto"/>
      </w:divBdr>
    </w:div>
    <w:div w:id="327757046">
      <w:bodyDiv w:val="1"/>
      <w:marLeft w:val="0"/>
      <w:marRight w:val="0"/>
      <w:marTop w:val="0"/>
      <w:marBottom w:val="0"/>
      <w:divBdr>
        <w:top w:val="none" w:sz="0" w:space="0" w:color="auto"/>
        <w:left w:val="none" w:sz="0" w:space="0" w:color="auto"/>
        <w:bottom w:val="none" w:sz="0" w:space="0" w:color="auto"/>
        <w:right w:val="none" w:sz="0" w:space="0" w:color="auto"/>
      </w:divBdr>
      <w:divsChild>
        <w:div w:id="1524052442">
          <w:marLeft w:val="0"/>
          <w:marRight w:val="0"/>
          <w:marTop w:val="0"/>
          <w:marBottom w:val="0"/>
          <w:divBdr>
            <w:top w:val="single" w:sz="2" w:space="0" w:color="D9D9E3"/>
            <w:left w:val="single" w:sz="2" w:space="0" w:color="D9D9E3"/>
            <w:bottom w:val="single" w:sz="2" w:space="0" w:color="D9D9E3"/>
            <w:right w:val="single" w:sz="2" w:space="0" w:color="D9D9E3"/>
          </w:divBdr>
          <w:divsChild>
            <w:div w:id="665062166">
              <w:marLeft w:val="0"/>
              <w:marRight w:val="0"/>
              <w:marTop w:val="100"/>
              <w:marBottom w:val="100"/>
              <w:divBdr>
                <w:top w:val="single" w:sz="2" w:space="0" w:color="D9D9E3"/>
                <w:left w:val="single" w:sz="2" w:space="0" w:color="D9D9E3"/>
                <w:bottom w:val="single" w:sz="2" w:space="0" w:color="D9D9E3"/>
                <w:right w:val="single" w:sz="2" w:space="0" w:color="D9D9E3"/>
              </w:divBdr>
              <w:divsChild>
                <w:div w:id="437994241">
                  <w:marLeft w:val="0"/>
                  <w:marRight w:val="0"/>
                  <w:marTop w:val="0"/>
                  <w:marBottom w:val="0"/>
                  <w:divBdr>
                    <w:top w:val="single" w:sz="2" w:space="0" w:color="D9D9E3"/>
                    <w:left w:val="single" w:sz="2" w:space="0" w:color="D9D9E3"/>
                    <w:bottom w:val="single" w:sz="2" w:space="0" w:color="D9D9E3"/>
                    <w:right w:val="single" w:sz="2" w:space="0" w:color="D9D9E3"/>
                  </w:divBdr>
                  <w:divsChild>
                    <w:div w:id="551356554">
                      <w:marLeft w:val="0"/>
                      <w:marRight w:val="0"/>
                      <w:marTop w:val="0"/>
                      <w:marBottom w:val="0"/>
                      <w:divBdr>
                        <w:top w:val="single" w:sz="2" w:space="0" w:color="D9D9E3"/>
                        <w:left w:val="single" w:sz="2" w:space="0" w:color="D9D9E3"/>
                        <w:bottom w:val="single" w:sz="2" w:space="0" w:color="D9D9E3"/>
                        <w:right w:val="single" w:sz="2" w:space="0" w:color="D9D9E3"/>
                      </w:divBdr>
                      <w:divsChild>
                        <w:div w:id="1451045435">
                          <w:marLeft w:val="0"/>
                          <w:marRight w:val="0"/>
                          <w:marTop w:val="0"/>
                          <w:marBottom w:val="0"/>
                          <w:divBdr>
                            <w:top w:val="single" w:sz="2" w:space="0" w:color="D9D9E3"/>
                            <w:left w:val="single" w:sz="2" w:space="0" w:color="D9D9E3"/>
                            <w:bottom w:val="single" w:sz="2" w:space="0" w:color="D9D9E3"/>
                            <w:right w:val="single" w:sz="2" w:space="0" w:color="D9D9E3"/>
                          </w:divBdr>
                          <w:divsChild>
                            <w:div w:id="2132625502">
                              <w:marLeft w:val="0"/>
                              <w:marRight w:val="0"/>
                              <w:marTop w:val="0"/>
                              <w:marBottom w:val="0"/>
                              <w:divBdr>
                                <w:top w:val="single" w:sz="2" w:space="0" w:color="D9D9E3"/>
                                <w:left w:val="single" w:sz="2" w:space="0" w:color="D9D9E3"/>
                                <w:bottom w:val="single" w:sz="2" w:space="0" w:color="D9D9E3"/>
                                <w:right w:val="single" w:sz="2" w:space="0" w:color="D9D9E3"/>
                              </w:divBdr>
                              <w:divsChild>
                                <w:div w:id="961884156">
                                  <w:marLeft w:val="0"/>
                                  <w:marRight w:val="0"/>
                                  <w:marTop w:val="0"/>
                                  <w:marBottom w:val="0"/>
                                  <w:divBdr>
                                    <w:top w:val="single" w:sz="2" w:space="0" w:color="D9D9E3"/>
                                    <w:left w:val="single" w:sz="2" w:space="0" w:color="D9D9E3"/>
                                    <w:bottom w:val="single" w:sz="2" w:space="0" w:color="D9D9E3"/>
                                    <w:right w:val="single" w:sz="2" w:space="0" w:color="D9D9E3"/>
                                  </w:divBdr>
                                  <w:divsChild>
                                    <w:div w:id="42888879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 w:id="404185761">
      <w:bodyDiv w:val="1"/>
      <w:marLeft w:val="0"/>
      <w:marRight w:val="0"/>
      <w:marTop w:val="0"/>
      <w:marBottom w:val="0"/>
      <w:divBdr>
        <w:top w:val="none" w:sz="0" w:space="0" w:color="auto"/>
        <w:left w:val="none" w:sz="0" w:space="0" w:color="auto"/>
        <w:bottom w:val="none" w:sz="0" w:space="0" w:color="auto"/>
        <w:right w:val="none" w:sz="0" w:space="0" w:color="auto"/>
      </w:divBdr>
    </w:div>
    <w:div w:id="478304820">
      <w:bodyDiv w:val="1"/>
      <w:marLeft w:val="0"/>
      <w:marRight w:val="0"/>
      <w:marTop w:val="0"/>
      <w:marBottom w:val="0"/>
      <w:divBdr>
        <w:top w:val="none" w:sz="0" w:space="0" w:color="auto"/>
        <w:left w:val="none" w:sz="0" w:space="0" w:color="auto"/>
        <w:bottom w:val="none" w:sz="0" w:space="0" w:color="auto"/>
        <w:right w:val="none" w:sz="0" w:space="0" w:color="auto"/>
      </w:divBdr>
      <w:divsChild>
        <w:div w:id="743527542">
          <w:marLeft w:val="0"/>
          <w:marRight w:val="0"/>
          <w:marTop w:val="0"/>
          <w:marBottom w:val="0"/>
          <w:divBdr>
            <w:top w:val="single" w:sz="2" w:space="0" w:color="D9D9E3"/>
            <w:left w:val="single" w:sz="2" w:space="0" w:color="D9D9E3"/>
            <w:bottom w:val="single" w:sz="2" w:space="0" w:color="D9D9E3"/>
            <w:right w:val="single" w:sz="2" w:space="0" w:color="D9D9E3"/>
          </w:divBdr>
          <w:divsChild>
            <w:div w:id="274018695">
              <w:marLeft w:val="0"/>
              <w:marRight w:val="0"/>
              <w:marTop w:val="0"/>
              <w:marBottom w:val="0"/>
              <w:divBdr>
                <w:top w:val="single" w:sz="2" w:space="0" w:color="D9D9E3"/>
                <w:left w:val="single" w:sz="2" w:space="0" w:color="D9D9E3"/>
                <w:bottom w:val="single" w:sz="2" w:space="0" w:color="D9D9E3"/>
                <w:right w:val="single" w:sz="2" w:space="0" w:color="D9D9E3"/>
              </w:divBdr>
              <w:divsChild>
                <w:div w:id="204366845">
                  <w:marLeft w:val="0"/>
                  <w:marRight w:val="0"/>
                  <w:marTop w:val="0"/>
                  <w:marBottom w:val="0"/>
                  <w:divBdr>
                    <w:top w:val="single" w:sz="2" w:space="0" w:color="D9D9E3"/>
                    <w:left w:val="single" w:sz="2" w:space="0" w:color="D9D9E3"/>
                    <w:bottom w:val="single" w:sz="2" w:space="0" w:color="D9D9E3"/>
                    <w:right w:val="single" w:sz="2" w:space="0" w:color="D9D9E3"/>
                  </w:divBdr>
                  <w:divsChild>
                    <w:div w:id="63069151">
                      <w:marLeft w:val="0"/>
                      <w:marRight w:val="0"/>
                      <w:marTop w:val="0"/>
                      <w:marBottom w:val="0"/>
                      <w:divBdr>
                        <w:top w:val="single" w:sz="2" w:space="0" w:color="D9D9E3"/>
                        <w:left w:val="single" w:sz="2" w:space="0" w:color="D9D9E3"/>
                        <w:bottom w:val="single" w:sz="2" w:space="0" w:color="D9D9E3"/>
                        <w:right w:val="single" w:sz="2" w:space="0" w:color="D9D9E3"/>
                      </w:divBdr>
                      <w:divsChild>
                        <w:div w:id="1095204623">
                          <w:marLeft w:val="0"/>
                          <w:marRight w:val="0"/>
                          <w:marTop w:val="0"/>
                          <w:marBottom w:val="0"/>
                          <w:divBdr>
                            <w:top w:val="single" w:sz="2" w:space="0" w:color="D9D9E3"/>
                            <w:left w:val="single" w:sz="2" w:space="0" w:color="D9D9E3"/>
                            <w:bottom w:val="single" w:sz="2" w:space="0" w:color="D9D9E3"/>
                            <w:right w:val="single" w:sz="2" w:space="0" w:color="D9D9E3"/>
                          </w:divBdr>
                          <w:divsChild>
                            <w:div w:id="1800687950">
                              <w:marLeft w:val="0"/>
                              <w:marRight w:val="0"/>
                              <w:marTop w:val="100"/>
                              <w:marBottom w:val="100"/>
                              <w:divBdr>
                                <w:top w:val="single" w:sz="2" w:space="0" w:color="D9D9E3"/>
                                <w:left w:val="single" w:sz="2" w:space="0" w:color="D9D9E3"/>
                                <w:bottom w:val="single" w:sz="2" w:space="0" w:color="D9D9E3"/>
                                <w:right w:val="single" w:sz="2" w:space="0" w:color="D9D9E3"/>
                              </w:divBdr>
                              <w:divsChild>
                                <w:div w:id="28648036">
                                  <w:marLeft w:val="0"/>
                                  <w:marRight w:val="0"/>
                                  <w:marTop w:val="0"/>
                                  <w:marBottom w:val="0"/>
                                  <w:divBdr>
                                    <w:top w:val="single" w:sz="2" w:space="0" w:color="D9D9E3"/>
                                    <w:left w:val="single" w:sz="2" w:space="0" w:color="D9D9E3"/>
                                    <w:bottom w:val="single" w:sz="2" w:space="0" w:color="D9D9E3"/>
                                    <w:right w:val="single" w:sz="2" w:space="0" w:color="D9D9E3"/>
                                  </w:divBdr>
                                  <w:divsChild>
                                    <w:div w:id="590698228">
                                      <w:marLeft w:val="0"/>
                                      <w:marRight w:val="0"/>
                                      <w:marTop w:val="0"/>
                                      <w:marBottom w:val="0"/>
                                      <w:divBdr>
                                        <w:top w:val="single" w:sz="2" w:space="0" w:color="D9D9E3"/>
                                        <w:left w:val="single" w:sz="2" w:space="0" w:color="D9D9E3"/>
                                        <w:bottom w:val="single" w:sz="2" w:space="0" w:color="D9D9E3"/>
                                        <w:right w:val="single" w:sz="2" w:space="0" w:color="D9D9E3"/>
                                      </w:divBdr>
                                      <w:divsChild>
                                        <w:div w:id="1654213708">
                                          <w:marLeft w:val="0"/>
                                          <w:marRight w:val="0"/>
                                          <w:marTop w:val="0"/>
                                          <w:marBottom w:val="0"/>
                                          <w:divBdr>
                                            <w:top w:val="single" w:sz="2" w:space="0" w:color="D9D9E3"/>
                                            <w:left w:val="single" w:sz="2" w:space="0" w:color="D9D9E3"/>
                                            <w:bottom w:val="single" w:sz="2" w:space="0" w:color="D9D9E3"/>
                                            <w:right w:val="single" w:sz="2" w:space="0" w:color="D9D9E3"/>
                                          </w:divBdr>
                                          <w:divsChild>
                                            <w:div w:id="1316490574">
                                              <w:marLeft w:val="0"/>
                                              <w:marRight w:val="0"/>
                                              <w:marTop w:val="0"/>
                                              <w:marBottom w:val="0"/>
                                              <w:divBdr>
                                                <w:top w:val="single" w:sz="2" w:space="0" w:color="D9D9E3"/>
                                                <w:left w:val="single" w:sz="2" w:space="0" w:color="D9D9E3"/>
                                                <w:bottom w:val="single" w:sz="2" w:space="0" w:color="D9D9E3"/>
                                                <w:right w:val="single" w:sz="2" w:space="0" w:color="D9D9E3"/>
                                              </w:divBdr>
                                              <w:divsChild>
                                                <w:div w:id="20740523">
                                                  <w:marLeft w:val="0"/>
                                                  <w:marRight w:val="0"/>
                                                  <w:marTop w:val="0"/>
                                                  <w:marBottom w:val="0"/>
                                                  <w:divBdr>
                                                    <w:top w:val="single" w:sz="2" w:space="0" w:color="D9D9E3"/>
                                                    <w:left w:val="single" w:sz="2" w:space="0" w:color="D9D9E3"/>
                                                    <w:bottom w:val="single" w:sz="2" w:space="0" w:color="D9D9E3"/>
                                                    <w:right w:val="single" w:sz="2" w:space="0" w:color="D9D9E3"/>
                                                  </w:divBdr>
                                                  <w:divsChild>
                                                    <w:div w:id="79267008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821039609">
          <w:marLeft w:val="0"/>
          <w:marRight w:val="0"/>
          <w:marTop w:val="0"/>
          <w:marBottom w:val="0"/>
          <w:divBdr>
            <w:top w:val="none" w:sz="0" w:space="0" w:color="auto"/>
            <w:left w:val="none" w:sz="0" w:space="0" w:color="auto"/>
            <w:bottom w:val="none" w:sz="0" w:space="0" w:color="auto"/>
            <w:right w:val="none" w:sz="0" w:space="0" w:color="auto"/>
          </w:divBdr>
        </w:div>
      </w:divsChild>
    </w:div>
    <w:div w:id="497817560">
      <w:bodyDiv w:val="1"/>
      <w:marLeft w:val="0"/>
      <w:marRight w:val="0"/>
      <w:marTop w:val="0"/>
      <w:marBottom w:val="0"/>
      <w:divBdr>
        <w:top w:val="none" w:sz="0" w:space="0" w:color="auto"/>
        <w:left w:val="none" w:sz="0" w:space="0" w:color="auto"/>
        <w:bottom w:val="none" w:sz="0" w:space="0" w:color="auto"/>
        <w:right w:val="none" w:sz="0" w:space="0" w:color="auto"/>
      </w:divBdr>
      <w:divsChild>
        <w:div w:id="1064988781">
          <w:marLeft w:val="0"/>
          <w:marRight w:val="0"/>
          <w:marTop w:val="0"/>
          <w:marBottom w:val="0"/>
          <w:divBdr>
            <w:top w:val="none" w:sz="0" w:space="0" w:color="auto"/>
            <w:left w:val="none" w:sz="0" w:space="0" w:color="auto"/>
            <w:bottom w:val="none" w:sz="0" w:space="0" w:color="auto"/>
            <w:right w:val="none" w:sz="0" w:space="0" w:color="auto"/>
          </w:divBdr>
        </w:div>
        <w:div w:id="1066952403">
          <w:marLeft w:val="0"/>
          <w:marRight w:val="0"/>
          <w:marTop w:val="0"/>
          <w:marBottom w:val="0"/>
          <w:divBdr>
            <w:top w:val="single" w:sz="2" w:space="0" w:color="D9D9E3"/>
            <w:left w:val="single" w:sz="2" w:space="0" w:color="D9D9E3"/>
            <w:bottom w:val="single" w:sz="2" w:space="0" w:color="D9D9E3"/>
            <w:right w:val="single" w:sz="2" w:space="0" w:color="D9D9E3"/>
          </w:divBdr>
          <w:divsChild>
            <w:div w:id="892305108">
              <w:marLeft w:val="0"/>
              <w:marRight w:val="0"/>
              <w:marTop w:val="0"/>
              <w:marBottom w:val="0"/>
              <w:divBdr>
                <w:top w:val="single" w:sz="2" w:space="0" w:color="D9D9E3"/>
                <w:left w:val="single" w:sz="2" w:space="0" w:color="D9D9E3"/>
                <w:bottom w:val="single" w:sz="2" w:space="0" w:color="D9D9E3"/>
                <w:right w:val="single" w:sz="2" w:space="0" w:color="D9D9E3"/>
              </w:divBdr>
              <w:divsChild>
                <w:div w:id="1012298888">
                  <w:marLeft w:val="0"/>
                  <w:marRight w:val="0"/>
                  <w:marTop w:val="0"/>
                  <w:marBottom w:val="0"/>
                  <w:divBdr>
                    <w:top w:val="single" w:sz="2" w:space="0" w:color="D9D9E3"/>
                    <w:left w:val="single" w:sz="2" w:space="0" w:color="D9D9E3"/>
                    <w:bottom w:val="single" w:sz="2" w:space="0" w:color="D9D9E3"/>
                    <w:right w:val="single" w:sz="2" w:space="0" w:color="D9D9E3"/>
                  </w:divBdr>
                  <w:divsChild>
                    <w:div w:id="2049059898">
                      <w:marLeft w:val="0"/>
                      <w:marRight w:val="0"/>
                      <w:marTop w:val="0"/>
                      <w:marBottom w:val="0"/>
                      <w:divBdr>
                        <w:top w:val="single" w:sz="2" w:space="0" w:color="D9D9E3"/>
                        <w:left w:val="single" w:sz="2" w:space="0" w:color="D9D9E3"/>
                        <w:bottom w:val="single" w:sz="2" w:space="0" w:color="D9D9E3"/>
                        <w:right w:val="single" w:sz="2" w:space="0" w:color="D9D9E3"/>
                      </w:divBdr>
                      <w:divsChild>
                        <w:div w:id="1914578983">
                          <w:marLeft w:val="0"/>
                          <w:marRight w:val="0"/>
                          <w:marTop w:val="0"/>
                          <w:marBottom w:val="0"/>
                          <w:divBdr>
                            <w:top w:val="single" w:sz="2" w:space="0" w:color="D9D9E3"/>
                            <w:left w:val="single" w:sz="2" w:space="0" w:color="D9D9E3"/>
                            <w:bottom w:val="single" w:sz="2" w:space="0" w:color="D9D9E3"/>
                            <w:right w:val="single" w:sz="2" w:space="0" w:color="D9D9E3"/>
                          </w:divBdr>
                          <w:divsChild>
                            <w:div w:id="1048262099">
                              <w:marLeft w:val="0"/>
                              <w:marRight w:val="0"/>
                              <w:marTop w:val="100"/>
                              <w:marBottom w:val="100"/>
                              <w:divBdr>
                                <w:top w:val="single" w:sz="2" w:space="0" w:color="D9D9E3"/>
                                <w:left w:val="single" w:sz="2" w:space="0" w:color="D9D9E3"/>
                                <w:bottom w:val="single" w:sz="2" w:space="0" w:color="D9D9E3"/>
                                <w:right w:val="single" w:sz="2" w:space="0" w:color="D9D9E3"/>
                              </w:divBdr>
                              <w:divsChild>
                                <w:div w:id="586622950">
                                  <w:marLeft w:val="0"/>
                                  <w:marRight w:val="0"/>
                                  <w:marTop w:val="0"/>
                                  <w:marBottom w:val="0"/>
                                  <w:divBdr>
                                    <w:top w:val="single" w:sz="2" w:space="0" w:color="D9D9E3"/>
                                    <w:left w:val="single" w:sz="2" w:space="0" w:color="D9D9E3"/>
                                    <w:bottom w:val="single" w:sz="2" w:space="0" w:color="D9D9E3"/>
                                    <w:right w:val="single" w:sz="2" w:space="0" w:color="D9D9E3"/>
                                  </w:divBdr>
                                  <w:divsChild>
                                    <w:div w:id="2032144920">
                                      <w:marLeft w:val="0"/>
                                      <w:marRight w:val="0"/>
                                      <w:marTop w:val="0"/>
                                      <w:marBottom w:val="0"/>
                                      <w:divBdr>
                                        <w:top w:val="single" w:sz="2" w:space="0" w:color="D9D9E3"/>
                                        <w:left w:val="single" w:sz="2" w:space="0" w:color="D9D9E3"/>
                                        <w:bottom w:val="single" w:sz="2" w:space="0" w:color="D9D9E3"/>
                                        <w:right w:val="single" w:sz="2" w:space="0" w:color="D9D9E3"/>
                                      </w:divBdr>
                                      <w:divsChild>
                                        <w:div w:id="1409302839">
                                          <w:marLeft w:val="0"/>
                                          <w:marRight w:val="0"/>
                                          <w:marTop w:val="0"/>
                                          <w:marBottom w:val="0"/>
                                          <w:divBdr>
                                            <w:top w:val="single" w:sz="2" w:space="0" w:color="D9D9E3"/>
                                            <w:left w:val="single" w:sz="2" w:space="0" w:color="D9D9E3"/>
                                            <w:bottom w:val="single" w:sz="2" w:space="0" w:color="D9D9E3"/>
                                            <w:right w:val="single" w:sz="2" w:space="0" w:color="D9D9E3"/>
                                          </w:divBdr>
                                          <w:divsChild>
                                            <w:div w:id="764115502">
                                              <w:marLeft w:val="0"/>
                                              <w:marRight w:val="0"/>
                                              <w:marTop w:val="0"/>
                                              <w:marBottom w:val="0"/>
                                              <w:divBdr>
                                                <w:top w:val="single" w:sz="2" w:space="0" w:color="D9D9E3"/>
                                                <w:left w:val="single" w:sz="2" w:space="0" w:color="D9D9E3"/>
                                                <w:bottom w:val="single" w:sz="2" w:space="0" w:color="D9D9E3"/>
                                                <w:right w:val="single" w:sz="2" w:space="0" w:color="D9D9E3"/>
                                              </w:divBdr>
                                              <w:divsChild>
                                                <w:div w:id="914242805">
                                                  <w:marLeft w:val="0"/>
                                                  <w:marRight w:val="0"/>
                                                  <w:marTop w:val="0"/>
                                                  <w:marBottom w:val="0"/>
                                                  <w:divBdr>
                                                    <w:top w:val="single" w:sz="2" w:space="0" w:color="D9D9E3"/>
                                                    <w:left w:val="single" w:sz="2" w:space="0" w:color="D9D9E3"/>
                                                    <w:bottom w:val="single" w:sz="2" w:space="0" w:color="D9D9E3"/>
                                                    <w:right w:val="single" w:sz="2" w:space="0" w:color="D9D9E3"/>
                                                  </w:divBdr>
                                                  <w:divsChild>
                                                    <w:div w:id="73193005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sChild>
    </w:div>
    <w:div w:id="527522824">
      <w:bodyDiv w:val="1"/>
      <w:marLeft w:val="0"/>
      <w:marRight w:val="0"/>
      <w:marTop w:val="0"/>
      <w:marBottom w:val="0"/>
      <w:divBdr>
        <w:top w:val="none" w:sz="0" w:space="0" w:color="auto"/>
        <w:left w:val="none" w:sz="0" w:space="0" w:color="auto"/>
        <w:bottom w:val="none" w:sz="0" w:space="0" w:color="auto"/>
        <w:right w:val="none" w:sz="0" w:space="0" w:color="auto"/>
      </w:divBdr>
    </w:div>
    <w:div w:id="670448255">
      <w:bodyDiv w:val="1"/>
      <w:marLeft w:val="0"/>
      <w:marRight w:val="0"/>
      <w:marTop w:val="0"/>
      <w:marBottom w:val="0"/>
      <w:divBdr>
        <w:top w:val="none" w:sz="0" w:space="0" w:color="auto"/>
        <w:left w:val="none" w:sz="0" w:space="0" w:color="auto"/>
        <w:bottom w:val="none" w:sz="0" w:space="0" w:color="auto"/>
        <w:right w:val="none" w:sz="0" w:space="0" w:color="auto"/>
      </w:divBdr>
      <w:divsChild>
        <w:div w:id="1366826508">
          <w:marLeft w:val="0"/>
          <w:marRight w:val="0"/>
          <w:marTop w:val="0"/>
          <w:marBottom w:val="0"/>
          <w:divBdr>
            <w:top w:val="single" w:sz="2" w:space="0" w:color="D9D9E3"/>
            <w:left w:val="single" w:sz="2" w:space="0" w:color="D9D9E3"/>
            <w:bottom w:val="single" w:sz="2" w:space="0" w:color="D9D9E3"/>
            <w:right w:val="single" w:sz="2" w:space="0" w:color="D9D9E3"/>
          </w:divBdr>
          <w:divsChild>
            <w:div w:id="2102405709">
              <w:marLeft w:val="0"/>
              <w:marRight w:val="0"/>
              <w:marTop w:val="0"/>
              <w:marBottom w:val="0"/>
              <w:divBdr>
                <w:top w:val="single" w:sz="2" w:space="0" w:color="D9D9E3"/>
                <w:left w:val="single" w:sz="2" w:space="0" w:color="D9D9E3"/>
                <w:bottom w:val="single" w:sz="2" w:space="0" w:color="D9D9E3"/>
                <w:right w:val="single" w:sz="2" w:space="0" w:color="D9D9E3"/>
              </w:divBdr>
              <w:divsChild>
                <w:div w:id="849103533">
                  <w:marLeft w:val="0"/>
                  <w:marRight w:val="0"/>
                  <w:marTop w:val="0"/>
                  <w:marBottom w:val="0"/>
                  <w:divBdr>
                    <w:top w:val="single" w:sz="2" w:space="0" w:color="D9D9E3"/>
                    <w:left w:val="single" w:sz="2" w:space="0" w:color="D9D9E3"/>
                    <w:bottom w:val="single" w:sz="2" w:space="0" w:color="D9D9E3"/>
                    <w:right w:val="single" w:sz="2" w:space="0" w:color="D9D9E3"/>
                  </w:divBdr>
                  <w:divsChild>
                    <w:div w:id="445779617">
                      <w:marLeft w:val="0"/>
                      <w:marRight w:val="0"/>
                      <w:marTop w:val="0"/>
                      <w:marBottom w:val="0"/>
                      <w:divBdr>
                        <w:top w:val="single" w:sz="2" w:space="0" w:color="D9D9E3"/>
                        <w:left w:val="single" w:sz="2" w:space="0" w:color="D9D9E3"/>
                        <w:bottom w:val="single" w:sz="2" w:space="0" w:color="D9D9E3"/>
                        <w:right w:val="single" w:sz="2" w:space="0" w:color="D9D9E3"/>
                      </w:divBdr>
                      <w:divsChild>
                        <w:div w:id="352729189">
                          <w:marLeft w:val="0"/>
                          <w:marRight w:val="0"/>
                          <w:marTop w:val="0"/>
                          <w:marBottom w:val="0"/>
                          <w:divBdr>
                            <w:top w:val="single" w:sz="2" w:space="0" w:color="D9D9E3"/>
                            <w:left w:val="single" w:sz="2" w:space="0" w:color="D9D9E3"/>
                            <w:bottom w:val="single" w:sz="2" w:space="0" w:color="D9D9E3"/>
                            <w:right w:val="single" w:sz="2" w:space="0" w:color="D9D9E3"/>
                          </w:divBdr>
                          <w:divsChild>
                            <w:div w:id="1903127697">
                              <w:marLeft w:val="0"/>
                              <w:marRight w:val="0"/>
                              <w:marTop w:val="100"/>
                              <w:marBottom w:val="100"/>
                              <w:divBdr>
                                <w:top w:val="single" w:sz="2" w:space="0" w:color="D9D9E3"/>
                                <w:left w:val="single" w:sz="2" w:space="0" w:color="D9D9E3"/>
                                <w:bottom w:val="single" w:sz="2" w:space="0" w:color="D9D9E3"/>
                                <w:right w:val="single" w:sz="2" w:space="0" w:color="D9D9E3"/>
                              </w:divBdr>
                              <w:divsChild>
                                <w:div w:id="785000127">
                                  <w:marLeft w:val="0"/>
                                  <w:marRight w:val="0"/>
                                  <w:marTop w:val="0"/>
                                  <w:marBottom w:val="0"/>
                                  <w:divBdr>
                                    <w:top w:val="single" w:sz="2" w:space="0" w:color="D9D9E3"/>
                                    <w:left w:val="single" w:sz="2" w:space="0" w:color="D9D9E3"/>
                                    <w:bottom w:val="single" w:sz="2" w:space="0" w:color="D9D9E3"/>
                                    <w:right w:val="single" w:sz="2" w:space="0" w:color="D9D9E3"/>
                                  </w:divBdr>
                                  <w:divsChild>
                                    <w:div w:id="1238400921">
                                      <w:marLeft w:val="0"/>
                                      <w:marRight w:val="0"/>
                                      <w:marTop w:val="0"/>
                                      <w:marBottom w:val="0"/>
                                      <w:divBdr>
                                        <w:top w:val="single" w:sz="2" w:space="0" w:color="D9D9E3"/>
                                        <w:left w:val="single" w:sz="2" w:space="0" w:color="D9D9E3"/>
                                        <w:bottom w:val="single" w:sz="2" w:space="0" w:color="D9D9E3"/>
                                        <w:right w:val="single" w:sz="2" w:space="0" w:color="D9D9E3"/>
                                      </w:divBdr>
                                      <w:divsChild>
                                        <w:div w:id="923997231">
                                          <w:marLeft w:val="0"/>
                                          <w:marRight w:val="0"/>
                                          <w:marTop w:val="0"/>
                                          <w:marBottom w:val="0"/>
                                          <w:divBdr>
                                            <w:top w:val="single" w:sz="2" w:space="0" w:color="D9D9E3"/>
                                            <w:left w:val="single" w:sz="2" w:space="0" w:color="D9D9E3"/>
                                            <w:bottom w:val="single" w:sz="2" w:space="0" w:color="D9D9E3"/>
                                            <w:right w:val="single" w:sz="2" w:space="0" w:color="D9D9E3"/>
                                          </w:divBdr>
                                          <w:divsChild>
                                            <w:div w:id="1220089622">
                                              <w:marLeft w:val="0"/>
                                              <w:marRight w:val="0"/>
                                              <w:marTop w:val="0"/>
                                              <w:marBottom w:val="0"/>
                                              <w:divBdr>
                                                <w:top w:val="single" w:sz="2" w:space="0" w:color="D9D9E3"/>
                                                <w:left w:val="single" w:sz="2" w:space="0" w:color="D9D9E3"/>
                                                <w:bottom w:val="single" w:sz="2" w:space="0" w:color="D9D9E3"/>
                                                <w:right w:val="single" w:sz="2" w:space="0" w:color="D9D9E3"/>
                                              </w:divBdr>
                                              <w:divsChild>
                                                <w:div w:id="664623793">
                                                  <w:marLeft w:val="0"/>
                                                  <w:marRight w:val="0"/>
                                                  <w:marTop w:val="0"/>
                                                  <w:marBottom w:val="0"/>
                                                  <w:divBdr>
                                                    <w:top w:val="single" w:sz="2" w:space="0" w:color="D9D9E3"/>
                                                    <w:left w:val="single" w:sz="2" w:space="0" w:color="D9D9E3"/>
                                                    <w:bottom w:val="single" w:sz="2" w:space="0" w:color="D9D9E3"/>
                                                    <w:right w:val="single" w:sz="2" w:space="0" w:color="D9D9E3"/>
                                                  </w:divBdr>
                                                  <w:divsChild>
                                                    <w:div w:id="74757793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890215954">
          <w:marLeft w:val="0"/>
          <w:marRight w:val="0"/>
          <w:marTop w:val="0"/>
          <w:marBottom w:val="0"/>
          <w:divBdr>
            <w:top w:val="none" w:sz="0" w:space="0" w:color="auto"/>
            <w:left w:val="none" w:sz="0" w:space="0" w:color="auto"/>
            <w:bottom w:val="none" w:sz="0" w:space="0" w:color="auto"/>
            <w:right w:val="none" w:sz="0" w:space="0" w:color="auto"/>
          </w:divBdr>
        </w:div>
      </w:divsChild>
    </w:div>
    <w:div w:id="815103107">
      <w:bodyDiv w:val="1"/>
      <w:marLeft w:val="0"/>
      <w:marRight w:val="0"/>
      <w:marTop w:val="0"/>
      <w:marBottom w:val="0"/>
      <w:divBdr>
        <w:top w:val="none" w:sz="0" w:space="0" w:color="auto"/>
        <w:left w:val="none" w:sz="0" w:space="0" w:color="auto"/>
        <w:bottom w:val="none" w:sz="0" w:space="0" w:color="auto"/>
        <w:right w:val="none" w:sz="0" w:space="0" w:color="auto"/>
      </w:divBdr>
    </w:div>
    <w:div w:id="976229785">
      <w:bodyDiv w:val="1"/>
      <w:marLeft w:val="0"/>
      <w:marRight w:val="0"/>
      <w:marTop w:val="0"/>
      <w:marBottom w:val="0"/>
      <w:divBdr>
        <w:top w:val="none" w:sz="0" w:space="0" w:color="auto"/>
        <w:left w:val="none" w:sz="0" w:space="0" w:color="auto"/>
        <w:bottom w:val="none" w:sz="0" w:space="0" w:color="auto"/>
        <w:right w:val="none" w:sz="0" w:space="0" w:color="auto"/>
      </w:divBdr>
    </w:div>
    <w:div w:id="1162702950">
      <w:bodyDiv w:val="1"/>
      <w:marLeft w:val="0"/>
      <w:marRight w:val="0"/>
      <w:marTop w:val="0"/>
      <w:marBottom w:val="0"/>
      <w:divBdr>
        <w:top w:val="none" w:sz="0" w:space="0" w:color="auto"/>
        <w:left w:val="none" w:sz="0" w:space="0" w:color="auto"/>
        <w:bottom w:val="none" w:sz="0" w:space="0" w:color="auto"/>
        <w:right w:val="none" w:sz="0" w:space="0" w:color="auto"/>
      </w:divBdr>
      <w:divsChild>
        <w:div w:id="198207720">
          <w:marLeft w:val="0"/>
          <w:marRight w:val="0"/>
          <w:marTop w:val="0"/>
          <w:marBottom w:val="0"/>
          <w:divBdr>
            <w:top w:val="none" w:sz="0" w:space="0" w:color="auto"/>
            <w:left w:val="none" w:sz="0" w:space="0" w:color="auto"/>
            <w:bottom w:val="none" w:sz="0" w:space="0" w:color="auto"/>
            <w:right w:val="none" w:sz="0" w:space="0" w:color="auto"/>
          </w:divBdr>
        </w:div>
        <w:div w:id="1611203708">
          <w:marLeft w:val="0"/>
          <w:marRight w:val="0"/>
          <w:marTop w:val="0"/>
          <w:marBottom w:val="0"/>
          <w:divBdr>
            <w:top w:val="single" w:sz="2" w:space="0" w:color="D9D9E3"/>
            <w:left w:val="single" w:sz="2" w:space="0" w:color="D9D9E3"/>
            <w:bottom w:val="single" w:sz="2" w:space="0" w:color="D9D9E3"/>
            <w:right w:val="single" w:sz="2" w:space="0" w:color="D9D9E3"/>
          </w:divBdr>
          <w:divsChild>
            <w:div w:id="1276596325">
              <w:marLeft w:val="0"/>
              <w:marRight w:val="0"/>
              <w:marTop w:val="0"/>
              <w:marBottom w:val="0"/>
              <w:divBdr>
                <w:top w:val="single" w:sz="2" w:space="0" w:color="D9D9E3"/>
                <w:left w:val="single" w:sz="2" w:space="0" w:color="D9D9E3"/>
                <w:bottom w:val="single" w:sz="2" w:space="0" w:color="D9D9E3"/>
                <w:right w:val="single" w:sz="2" w:space="0" w:color="D9D9E3"/>
              </w:divBdr>
              <w:divsChild>
                <w:div w:id="393356549">
                  <w:marLeft w:val="0"/>
                  <w:marRight w:val="0"/>
                  <w:marTop w:val="0"/>
                  <w:marBottom w:val="0"/>
                  <w:divBdr>
                    <w:top w:val="single" w:sz="2" w:space="0" w:color="D9D9E3"/>
                    <w:left w:val="single" w:sz="2" w:space="0" w:color="D9D9E3"/>
                    <w:bottom w:val="single" w:sz="2" w:space="0" w:color="D9D9E3"/>
                    <w:right w:val="single" w:sz="2" w:space="0" w:color="D9D9E3"/>
                  </w:divBdr>
                  <w:divsChild>
                    <w:div w:id="1902710365">
                      <w:marLeft w:val="0"/>
                      <w:marRight w:val="0"/>
                      <w:marTop w:val="0"/>
                      <w:marBottom w:val="0"/>
                      <w:divBdr>
                        <w:top w:val="single" w:sz="2" w:space="0" w:color="D9D9E3"/>
                        <w:left w:val="single" w:sz="2" w:space="0" w:color="D9D9E3"/>
                        <w:bottom w:val="single" w:sz="2" w:space="0" w:color="D9D9E3"/>
                        <w:right w:val="single" w:sz="2" w:space="0" w:color="D9D9E3"/>
                      </w:divBdr>
                      <w:divsChild>
                        <w:div w:id="1676151928">
                          <w:marLeft w:val="0"/>
                          <w:marRight w:val="0"/>
                          <w:marTop w:val="0"/>
                          <w:marBottom w:val="0"/>
                          <w:divBdr>
                            <w:top w:val="single" w:sz="2" w:space="0" w:color="D9D9E3"/>
                            <w:left w:val="single" w:sz="2" w:space="0" w:color="D9D9E3"/>
                            <w:bottom w:val="single" w:sz="2" w:space="0" w:color="D9D9E3"/>
                            <w:right w:val="single" w:sz="2" w:space="0" w:color="D9D9E3"/>
                          </w:divBdr>
                          <w:divsChild>
                            <w:div w:id="1680035755">
                              <w:marLeft w:val="0"/>
                              <w:marRight w:val="0"/>
                              <w:marTop w:val="100"/>
                              <w:marBottom w:val="100"/>
                              <w:divBdr>
                                <w:top w:val="single" w:sz="2" w:space="0" w:color="D9D9E3"/>
                                <w:left w:val="single" w:sz="2" w:space="0" w:color="D9D9E3"/>
                                <w:bottom w:val="single" w:sz="2" w:space="0" w:color="D9D9E3"/>
                                <w:right w:val="single" w:sz="2" w:space="0" w:color="D9D9E3"/>
                              </w:divBdr>
                              <w:divsChild>
                                <w:div w:id="285819297">
                                  <w:marLeft w:val="0"/>
                                  <w:marRight w:val="0"/>
                                  <w:marTop w:val="0"/>
                                  <w:marBottom w:val="0"/>
                                  <w:divBdr>
                                    <w:top w:val="single" w:sz="2" w:space="0" w:color="D9D9E3"/>
                                    <w:left w:val="single" w:sz="2" w:space="0" w:color="D9D9E3"/>
                                    <w:bottom w:val="single" w:sz="2" w:space="0" w:color="D9D9E3"/>
                                    <w:right w:val="single" w:sz="2" w:space="0" w:color="D9D9E3"/>
                                  </w:divBdr>
                                  <w:divsChild>
                                    <w:div w:id="1383292545">
                                      <w:marLeft w:val="0"/>
                                      <w:marRight w:val="0"/>
                                      <w:marTop w:val="0"/>
                                      <w:marBottom w:val="0"/>
                                      <w:divBdr>
                                        <w:top w:val="single" w:sz="2" w:space="0" w:color="D9D9E3"/>
                                        <w:left w:val="single" w:sz="2" w:space="0" w:color="D9D9E3"/>
                                        <w:bottom w:val="single" w:sz="2" w:space="0" w:color="D9D9E3"/>
                                        <w:right w:val="single" w:sz="2" w:space="0" w:color="D9D9E3"/>
                                      </w:divBdr>
                                      <w:divsChild>
                                        <w:div w:id="695351559">
                                          <w:marLeft w:val="0"/>
                                          <w:marRight w:val="0"/>
                                          <w:marTop w:val="0"/>
                                          <w:marBottom w:val="0"/>
                                          <w:divBdr>
                                            <w:top w:val="single" w:sz="2" w:space="0" w:color="D9D9E3"/>
                                            <w:left w:val="single" w:sz="2" w:space="0" w:color="D9D9E3"/>
                                            <w:bottom w:val="single" w:sz="2" w:space="0" w:color="D9D9E3"/>
                                            <w:right w:val="single" w:sz="2" w:space="0" w:color="D9D9E3"/>
                                          </w:divBdr>
                                          <w:divsChild>
                                            <w:div w:id="450705149">
                                              <w:marLeft w:val="0"/>
                                              <w:marRight w:val="0"/>
                                              <w:marTop w:val="0"/>
                                              <w:marBottom w:val="0"/>
                                              <w:divBdr>
                                                <w:top w:val="single" w:sz="2" w:space="0" w:color="D9D9E3"/>
                                                <w:left w:val="single" w:sz="2" w:space="0" w:color="D9D9E3"/>
                                                <w:bottom w:val="single" w:sz="2" w:space="0" w:color="D9D9E3"/>
                                                <w:right w:val="single" w:sz="2" w:space="0" w:color="D9D9E3"/>
                                              </w:divBdr>
                                              <w:divsChild>
                                                <w:div w:id="929242365">
                                                  <w:marLeft w:val="0"/>
                                                  <w:marRight w:val="0"/>
                                                  <w:marTop w:val="0"/>
                                                  <w:marBottom w:val="0"/>
                                                  <w:divBdr>
                                                    <w:top w:val="single" w:sz="2" w:space="0" w:color="D9D9E3"/>
                                                    <w:left w:val="single" w:sz="2" w:space="0" w:color="D9D9E3"/>
                                                    <w:bottom w:val="single" w:sz="2" w:space="0" w:color="D9D9E3"/>
                                                    <w:right w:val="single" w:sz="2" w:space="0" w:color="D9D9E3"/>
                                                  </w:divBdr>
                                                  <w:divsChild>
                                                    <w:div w:id="51696248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sChild>
    </w:div>
    <w:div w:id="1186558331">
      <w:bodyDiv w:val="1"/>
      <w:marLeft w:val="0"/>
      <w:marRight w:val="0"/>
      <w:marTop w:val="0"/>
      <w:marBottom w:val="0"/>
      <w:divBdr>
        <w:top w:val="none" w:sz="0" w:space="0" w:color="auto"/>
        <w:left w:val="none" w:sz="0" w:space="0" w:color="auto"/>
        <w:bottom w:val="none" w:sz="0" w:space="0" w:color="auto"/>
        <w:right w:val="none" w:sz="0" w:space="0" w:color="auto"/>
      </w:divBdr>
    </w:div>
    <w:div w:id="1452481586">
      <w:bodyDiv w:val="1"/>
      <w:marLeft w:val="0"/>
      <w:marRight w:val="0"/>
      <w:marTop w:val="0"/>
      <w:marBottom w:val="0"/>
      <w:divBdr>
        <w:top w:val="none" w:sz="0" w:space="0" w:color="auto"/>
        <w:left w:val="none" w:sz="0" w:space="0" w:color="auto"/>
        <w:bottom w:val="none" w:sz="0" w:space="0" w:color="auto"/>
        <w:right w:val="none" w:sz="0" w:space="0" w:color="auto"/>
      </w:divBdr>
    </w:div>
    <w:div w:id="1776630106">
      <w:bodyDiv w:val="1"/>
      <w:marLeft w:val="0"/>
      <w:marRight w:val="0"/>
      <w:marTop w:val="0"/>
      <w:marBottom w:val="0"/>
      <w:divBdr>
        <w:top w:val="none" w:sz="0" w:space="0" w:color="auto"/>
        <w:left w:val="none" w:sz="0" w:space="0" w:color="auto"/>
        <w:bottom w:val="none" w:sz="0" w:space="0" w:color="auto"/>
        <w:right w:val="none" w:sz="0" w:space="0" w:color="auto"/>
      </w:divBdr>
      <w:divsChild>
        <w:div w:id="447168842">
          <w:marLeft w:val="0"/>
          <w:marRight w:val="0"/>
          <w:marTop w:val="0"/>
          <w:marBottom w:val="0"/>
          <w:divBdr>
            <w:top w:val="single" w:sz="2" w:space="0" w:color="D9D9E3"/>
            <w:left w:val="single" w:sz="2" w:space="0" w:color="D9D9E3"/>
            <w:bottom w:val="single" w:sz="2" w:space="0" w:color="D9D9E3"/>
            <w:right w:val="single" w:sz="2" w:space="0" w:color="D9D9E3"/>
          </w:divBdr>
          <w:divsChild>
            <w:div w:id="1838839293">
              <w:marLeft w:val="0"/>
              <w:marRight w:val="0"/>
              <w:marTop w:val="0"/>
              <w:marBottom w:val="0"/>
              <w:divBdr>
                <w:top w:val="single" w:sz="2" w:space="0" w:color="D9D9E3"/>
                <w:left w:val="single" w:sz="2" w:space="0" w:color="D9D9E3"/>
                <w:bottom w:val="single" w:sz="2" w:space="0" w:color="D9D9E3"/>
                <w:right w:val="single" w:sz="2" w:space="0" w:color="D9D9E3"/>
              </w:divBdr>
              <w:divsChild>
                <w:div w:id="1574389781">
                  <w:marLeft w:val="0"/>
                  <w:marRight w:val="0"/>
                  <w:marTop w:val="0"/>
                  <w:marBottom w:val="0"/>
                  <w:divBdr>
                    <w:top w:val="single" w:sz="2" w:space="0" w:color="D9D9E3"/>
                    <w:left w:val="single" w:sz="2" w:space="0" w:color="D9D9E3"/>
                    <w:bottom w:val="single" w:sz="2" w:space="0" w:color="D9D9E3"/>
                    <w:right w:val="single" w:sz="2" w:space="0" w:color="D9D9E3"/>
                  </w:divBdr>
                  <w:divsChild>
                    <w:div w:id="1390498647">
                      <w:marLeft w:val="0"/>
                      <w:marRight w:val="0"/>
                      <w:marTop w:val="0"/>
                      <w:marBottom w:val="0"/>
                      <w:divBdr>
                        <w:top w:val="single" w:sz="2" w:space="0" w:color="D9D9E3"/>
                        <w:left w:val="single" w:sz="2" w:space="0" w:color="D9D9E3"/>
                        <w:bottom w:val="single" w:sz="2" w:space="0" w:color="D9D9E3"/>
                        <w:right w:val="single" w:sz="2" w:space="0" w:color="D9D9E3"/>
                      </w:divBdr>
                      <w:divsChild>
                        <w:div w:id="1073695961">
                          <w:marLeft w:val="0"/>
                          <w:marRight w:val="0"/>
                          <w:marTop w:val="0"/>
                          <w:marBottom w:val="0"/>
                          <w:divBdr>
                            <w:top w:val="single" w:sz="2" w:space="0" w:color="D9D9E3"/>
                            <w:left w:val="single" w:sz="2" w:space="0" w:color="D9D9E3"/>
                            <w:bottom w:val="single" w:sz="2" w:space="0" w:color="D9D9E3"/>
                            <w:right w:val="single" w:sz="2" w:space="0" w:color="D9D9E3"/>
                          </w:divBdr>
                          <w:divsChild>
                            <w:div w:id="1277175212">
                              <w:marLeft w:val="0"/>
                              <w:marRight w:val="0"/>
                              <w:marTop w:val="100"/>
                              <w:marBottom w:val="100"/>
                              <w:divBdr>
                                <w:top w:val="single" w:sz="2" w:space="0" w:color="D9D9E3"/>
                                <w:left w:val="single" w:sz="2" w:space="0" w:color="D9D9E3"/>
                                <w:bottom w:val="single" w:sz="2" w:space="0" w:color="D9D9E3"/>
                                <w:right w:val="single" w:sz="2" w:space="0" w:color="D9D9E3"/>
                              </w:divBdr>
                              <w:divsChild>
                                <w:div w:id="800155173">
                                  <w:marLeft w:val="0"/>
                                  <w:marRight w:val="0"/>
                                  <w:marTop w:val="0"/>
                                  <w:marBottom w:val="0"/>
                                  <w:divBdr>
                                    <w:top w:val="single" w:sz="2" w:space="0" w:color="D9D9E3"/>
                                    <w:left w:val="single" w:sz="2" w:space="0" w:color="D9D9E3"/>
                                    <w:bottom w:val="single" w:sz="2" w:space="0" w:color="D9D9E3"/>
                                    <w:right w:val="single" w:sz="2" w:space="0" w:color="D9D9E3"/>
                                  </w:divBdr>
                                  <w:divsChild>
                                    <w:div w:id="2120949059">
                                      <w:marLeft w:val="0"/>
                                      <w:marRight w:val="0"/>
                                      <w:marTop w:val="0"/>
                                      <w:marBottom w:val="0"/>
                                      <w:divBdr>
                                        <w:top w:val="single" w:sz="2" w:space="0" w:color="D9D9E3"/>
                                        <w:left w:val="single" w:sz="2" w:space="0" w:color="D9D9E3"/>
                                        <w:bottom w:val="single" w:sz="2" w:space="0" w:color="D9D9E3"/>
                                        <w:right w:val="single" w:sz="2" w:space="0" w:color="D9D9E3"/>
                                      </w:divBdr>
                                      <w:divsChild>
                                        <w:div w:id="1591810473">
                                          <w:marLeft w:val="0"/>
                                          <w:marRight w:val="0"/>
                                          <w:marTop w:val="0"/>
                                          <w:marBottom w:val="0"/>
                                          <w:divBdr>
                                            <w:top w:val="single" w:sz="2" w:space="0" w:color="D9D9E3"/>
                                            <w:left w:val="single" w:sz="2" w:space="0" w:color="D9D9E3"/>
                                            <w:bottom w:val="single" w:sz="2" w:space="0" w:color="D9D9E3"/>
                                            <w:right w:val="single" w:sz="2" w:space="0" w:color="D9D9E3"/>
                                          </w:divBdr>
                                          <w:divsChild>
                                            <w:div w:id="700328385">
                                              <w:marLeft w:val="0"/>
                                              <w:marRight w:val="0"/>
                                              <w:marTop w:val="0"/>
                                              <w:marBottom w:val="0"/>
                                              <w:divBdr>
                                                <w:top w:val="single" w:sz="2" w:space="0" w:color="D9D9E3"/>
                                                <w:left w:val="single" w:sz="2" w:space="0" w:color="D9D9E3"/>
                                                <w:bottom w:val="single" w:sz="2" w:space="0" w:color="D9D9E3"/>
                                                <w:right w:val="single" w:sz="2" w:space="0" w:color="D9D9E3"/>
                                              </w:divBdr>
                                              <w:divsChild>
                                                <w:div w:id="148401401">
                                                  <w:marLeft w:val="0"/>
                                                  <w:marRight w:val="0"/>
                                                  <w:marTop w:val="0"/>
                                                  <w:marBottom w:val="0"/>
                                                  <w:divBdr>
                                                    <w:top w:val="single" w:sz="2" w:space="0" w:color="D9D9E3"/>
                                                    <w:left w:val="single" w:sz="2" w:space="0" w:color="D9D9E3"/>
                                                    <w:bottom w:val="single" w:sz="2" w:space="0" w:color="D9D9E3"/>
                                                    <w:right w:val="single" w:sz="2" w:space="0" w:color="D9D9E3"/>
                                                  </w:divBdr>
                                                  <w:divsChild>
                                                    <w:div w:id="99537943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977294139">
          <w:marLeft w:val="0"/>
          <w:marRight w:val="0"/>
          <w:marTop w:val="0"/>
          <w:marBottom w:val="0"/>
          <w:divBdr>
            <w:top w:val="none" w:sz="0" w:space="0" w:color="auto"/>
            <w:left w:val="none" w:sz="0" w:space="0" w:color="auto"/>
            <w:bottom w:val="none" w:sz="0" w:space="0" w:color="auto"/>
            <w:right w:val="none" w:sz="0" w:space="0" w:color="auto"/>
          </w:divBdr>
        </w:div>
      </w:divsChild>
    </w:div>
    <w:div w:id="1824272876">
      <w:bodyDiv w:val="1"/>
      <w:marLeft w:val="0"/>
      <w:marRight w:val="0"/>
      <w:marTop w:val="0"/>
      <w:marBottom w:val="0"/>
      <w:divBdr>
        <w:top w:val="none" w:sz="0" w:space="0" w:color="auto"/>
        <w:left w:val="none" w:sz="0" w:space="0" w:color="auto"/>
        <w:bottom w:val="none" w:sz="0" w:space="0" w:color="auto"/>
        <w:right w:val="none" w:sz="0" w:space="0" w:color="auto"/>
      </w:divBdr>
    </w:div>
    <w:div w:id="2048485072">
      <w:bodyDiv w:val="1"/>
      <w:marLeft w:val="0"/>
      <w:marRight w:val="0"/>
      <w:marTop w:val="0"/>
      <w:marBottom w:val="0"/>
      <w:divBdr>
        <w:top w:val="none" w:sz="0" w:space="0" w:color="auto"/>
        <w:left w:val="none" w:sz="0" w:space="0" w:color="auto"/>
        <w:bottom w:val="none" w:sz="0" w:space="0" w:color="auto"/>
        <w:right w:val="none" w:sz="0" w:space="0" w:color="auto"/>
      </w:divBdr>
      <w:divsChild>
        <w:div w:id="871499569">
          <w:marLeft w:val="0"/>
          <w:marRight w:val="0"/>
          <w:marTop w:val="0"/>
          <w:marBottom w:val="0"/>
          <w:divBdr>
            <w:top w:val="single" w:sz="2" w:space="0" w:color="D9D9E3"/>
            <w:left w:val="single" w:sz="2" w:space="0" w:color="D9D9E3"/>
            <w:bottom w:val="single" w:sz="2" w:space="0" w:color="D9D9E3"/>
            <w:right w:val="single" w:sz="2" w:space="0" w:color="D9D9E3"/>
          </w:divBdr>
          <w:divsChild>
            <w:div w:id="1049691308">
              <w:marLeft w:val="0"/>
              <w:marRight w:val="0"/>
              <w:marTop w:val="0"/>
              <w:marBottom w:val="0"/>
              <w:divBdr>
                <w:top w:val="single" w:sz="2" w:space="0" w:color="D9D9E3"/>
                <w:left w:val="single" w:sz="2" w:space="0" w:color="D9D9E3"/>
                <w:bottom w:val="single" w:sz="2" w:space="0" w:color="D9D9E3"/>
                <w:right w:val="single" w:sz="2" w:space="0" w:color="D9D9E3"/>
              </w:divBdr>
              <w:divsChild>
                <w:div w:id="1926106051">
                  <w:marLeft w:val="0"/>
                  <w:marRight w:val="0"/>
                  <w:marTop w:val="0"/>
                  <w:marBottom w:val="0"/>
                  <w:divBdr>
                    <w:top w:val="single" w:sz="2" w:space="0" w:color="D9D9E3"/>
                    <w:left w:val="single" w:sz="2" w:space="0" w:color="D9D9E3"/>
                    <w:bottom w:val="single" w:sz="2" w:space="0" w:color="D9D9E3"/>
                    <w:right w:val="single" w:sz="2" w:space="0" w:color="D9D9E3"/>
                  </w:divBdr>
                  <w:divsChild>
                    <w:div w:id="392123407">
                      <w:marLeft w:val="0"/>
                      <w:marRight w:val="0"/>
                      <w:marTop w:val="0"/>
                      <w:marBottom w:val="0"/>
                      <w:divBdr>
                        <w:top w:val="single" w:sz="2" w:space="0" w:color="D9D9E3"/>
                        <w:left w:val="single" w:sz="2" w:space="0" w:color="D9D9E3"/>
                        <w:bottom w:val="single" w:sz="2" w:space="0" w:color="D9D9E3"/>
                        <w:right w:val="single" w:sz="2" w:space="0" w:color="D9D9E3"/>
                      </w:divBdr>
                      <w:divsChild>
                        <w:div w:id="1488280069">
                          <w:marLeft w:val="0"/>
                          <w:marRight w:val="0"/>
                          <w:marTop w:val="0"/>
                          <w:marBottom w:val="0"/>
                          <w:divBdr>
                            <w:top w:val="single" w:sz="2" w:space="0" w:color="D9D9E3"/>
                            <w:left w:val="single" w:sz="2" w:space="0" w:color="D9D9E3"/>
                            <w:bottom w:val="single" w:sz="2" w:space="0" w:color="D9D9E3"/>
                            <w:right w:val="single" w:sz="2" w:space="0" w:color="D9D9E3"/>
                          </w:divBdr>
                          <w:divsChild>
                            <w:div w:id="881749699">
                              <w:marLeft w:val="0"/>
                              <w:marRight w:val="0"/>
                              <w:marTop w:val="100"/>
                              <w:marBottom w:val="100"/>
                              <w:divBdr>
                                <w:top w:val="single" w:sz="2" w:space="0" w:color="D9D9E3"/>
                                <w:left w:val="single" w:sz="2" w:space="0" w:color="D9D9E3"/>
                                <w:bottom w:val="single" w:sz="2" w:space="0" w:color="D9D9E3"/>
                                <w:right w:val="single" w:sz="2" w:space="0" w:color="D9D9E3"/>
                              </w:divBdr>
                              <w:divsChild>
                                <w:div w:id="2090495592">
                                  <w:marLeft w:val="0"/>
                                  <w:marRight w:val="0"/>
                                  <w:marTop w:val="0"/>
                                  <w:marBottom w:val="0"/>
                                  <w:divBdr>
                                    <w:top w:val="single" w:sz="2" w:space="0" w:color="D9D9E3"/>
                                    <w:left w:val="single" w:sz="2" w:space="0" w:color="D9D9E3"/>
                                    <w:bottom w:val="single" w:sz="2" w:space="0" w:color="D9D9E3"/>
                                    <w:right w:val="single" w:sz="2" w:space="0" w:color="D9D9E3"/>
                                  </w:divBdr>
                                  <w:divsChild>
                                    <w:div w:id="683820897">
                                      <w:marLeft w:val="0"/>
                                      <w:marRight w:val="0"/>
                                      <w:marTop w:val="0"/>
                                      <w:marBottom w:val="0"/>
                                      <w:divBdr>
                                        <w:top w:val="single" w:sz="2" w:space="0" w:color="D9D9E3"/>
                                        <w:left w:val="single" w:sz="2" w:space="0" w:color="D9D9E3"/>
                                        <w:bottom w:val="single" w:sz="2" w:space="0" w:color="D9D9E3"/>
                                        <w:right w:val="single" w:sz="2" w:space="0" w:color="D9D9E3"/>
                                      </w:divBdr>
                                      <w:divsChild>
                                        <w:div w:id="1847133412">
                                          <w:marLeft w:val="0"/>
                                          <w:marRight w:val="0"/>
                                          <w:marTop w:val="0"/>
                                          <w:marBottom w:val="0"/>
                                          <w:divBdr>
                                            <w:top w:val="single" w:sz="2" w:space="0" w:color="D9D9E3"/>
                                            <w:left w:val="single" w:sz="2" w:space="0" w:color="D9D9E3"/>
                                            <w:bottom w:val="single" w:sz="2" w:space="0" w:color="D9D9E3"/>
                                            <w:right w:val="single" w:sz="2" w:space="0" w:color="D9D9E3"/>
                                          </w:divBdr>
                                          <w:divsChild>
                                            <w:div w:id="1639064778">
                                              <w:marLeft w:val="0"/>
                                              <w:marRight w:val="0"/>
                                              <w:marTop w:val="0"/>
                                              <w:marBottom w:val="0"/>
                                              <w:divBdr>
                                                <w:top w:val="single" w:sz="2" w:space="0" w:color="D9D9E3"/>
                                                <w:left w:val="single" w:sz="2" w:space="0" w:color="D9D9E3"/>
                                                <w:bottom w:val="single" w:sz="2" w:space="0" w:color="D9D9E3"/>
                                                <w:right w:val="single" w:sz="2" w:space="0" w:color="D9D9E3"/>
                                              </w:divBdr>
                                              <w:divsChild>
                                                <w:div w:id="1392581523">
                                                  <w:marLeft w:val="0"/>
                                                  <w:marRight w:val="0"/>
                                                  <w:marTop w:val="0"/>
                                                  <w:marBottom w:val="0"/>
                                                  <w:divBdr>
                                                    <w:top w:val="single" w:sz="2" w:space="0" w:color="D9D9E3"/>
                                                    <w:left w:val="single" w:sz="2" w:space="0" w:color="D9D9E3"/>
                                                    <w:bottom w:val="single" w:sz="2" w:space="0" w:color="D9D9E3"/>
                                                    <w:right w:val="single" w:sz="2" w:space="0" w:color="D9D9E3"/>
                                                  </w:divBdr>
                                                  <w:divsChild>
                                                    <w:div w:id="22754426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888835206">
          <w:marLeft w:val="0"/>
          <w:marRight w:val="0"/>
          <w:marTop w:val="0"/>
          <w:marBottom w:val="0"/>
          <w:divBdr>
            <w:top w:val="none" w:sz="0" w:space="0" w:color="auto"/>
            <w:left w:val="none" w:sz="0" w:space="0" w:color="auto"/>
            <w:bottom w:val="none" w:sz="0" w:space="0" w:color="auto"/>
            <w:right w:val="none" w:sz="0" w:space="0" w:color="auto"/>
          </w:divBdr>
        </w:div>
      </w:divsChild>
    </w:div>
    <w:div w:id="2101173985">
      <w:bodyDiv w:val="1"/>
      <w:marLeft w:val="0"/>
      <w:marRight w:val="0"/>
      <w:marTop w:val="0"/>
      <w:marBottom w:val="0"/>
      <w:divBdr>
        <w:top w:val="none" w:sz="0" w:space="0" w:color="auto"/>
        <w:left w:val="none" w:sz="0" w:space="0" w:color="auto"/>
        <w:bottom w:val="none" w:sz="0" w:space="0" w:color="auto"/>
        <w:right w:val="none" w:sz="0" w:space="0" w:color="auto"/>
      </w:divBdr>
      <w:divsChild>
        <w:div w:id="115175348">
          <w:marLeft w:val="0"/>
          <w:marRight w:val="0"/>
          <w:marTop w:val="0"/>
          <w:marBottom w:val="0"/>
          <w:divBdr>
            <w:top w:val="none" w:sz="0" w:space="0" w:color="auto"/>
            <w:left w:val="none" w:sz="0" w:space="0" w:color="auto"/>
            <w:bottom w:val="none" w:sz="0" w:space="0" w:color="auto"/>
            <w:right w:val="none" w:sz="0" w:space="0" w:color="auto"/>
          </w:divBdr>
        </w:div>
        <w:div w:id="282663347">
          <w:marLeft w:val="0"/>
          <w:marRight w:val="0"/>
          <w:marTop w:val="0"/>
          <w:marBottom w:val="0"/>
          <w:divBdr>
            <w:top w:val="single" w:sz="2" w:space="0" w:color="D9D9E3"/>
            <w:left w:val="single" w:sz="2" w:space="0" w:color="D9D9E3"/>
            <w:bottom w:val="single" w:sz="2" w:space="0" w:color="D9D9E3"/>
            <w:right w:val="single" w:sz="2" w:space="0" w:color="D9D9E3"/>
          </w:divBdr>
          <w:divsChild>
            <w:div w:id="481312459">
              <w:marLeft w:val="0"/>
              <w:marRight w:val="0"/>
              <w:marTop w:val="0"/>
              <w:marBottom w:val="0"/>
              <w:divBdr>
                <w:top w:val="single" w:sz="2" w:space="0" w:color="D9D9E3"/>
                <w:left w:val="single" w:sz="2" w:space="0" w:color="D9D9E3"/>
                <w:bottom w:val="single" w:sz="2" w:space="0" w:color="D9D9E3"/>
                <w:right w:val="single" w:sz="2" w:space="0" w:color="D9D9E3"/>
              </w:divBdr>
              <w:divsChild>
                <w:div w:id="1569069138">
                  <w:marLeft w:val="0"/>
                  <w:marRight w:val="0"/>
                  <w:marTop w:val="0"/>
                  <w:marBottom w:val="0"/>
                  <w:divBdr>
                    <w:top w:val="single" w:sz="2" w:space="0" w:color="D9D9E3"/>
                    <w:left w:val="single" w:sz="2" w:space="0" w:color="D9D9E3"/>
                    <w:bottom w:val="single" w:sz="2" w:space="0" w:color="D9D9E3"/>
                    <w:right w:val="single" w:sz="2" w:space="0" w:color="D9D9E3"/>
                  </w:divBdr>
                  <w:divsChild>
                    <w:div w:id="1791626900">
                      <w:marLeft w:val="0"/>
                      <w:marRight w:val="0"/>
                      <w:marTop w:val="0"/>
                      <w:marBottom w:val="0"/>
                      <w:divBdr>
                        <w:top w:val="single" w:sz="2" w:space="0" w:color="D9D9E3"/>
                        <w:left w:val="single" w:sz="2" w:space="0" w:color="D9D9E3"/>
                        <w:bottom w:val="single" w:sz="2" w:space="0" w:color="D9D9E3"/>
                        <w:right w:val="single" w:sz="2" w:space="0" w:color="D9D9E3"/>
                      </w:divBdr>
                      <w:divsChild>
                        <w:div w:id="1457798715">
                          <w:marLeft w:val="0"/>
                          <w:marRight w:val="0"/>
                          <w:marTop w:val="0"/>
                          <w:marBottom w:val="0"/>
                          <w:divBdr>
                            <w:top w:val="single" w:sz="2" w:space="0" w:color="D9D9E3"/>
                            <w:left w:val="single" w:sz="2" w:space="0" w:color="D9D9E3"/>
                            <w:bottom w:val="single" w:sz="2" w:space="0" w:color="D9D9E3"/>
                            <w:right w:val="single" w:sz="2" w:space="0" w:color="D9D9E3"/>
                          </w:divBdr>
                          <w:divsChild>
                            <w:div w:id="1314914776">
                              <w:marLeft w:val="0"/>
                              <w:marRight w:val="0"/>
                              <w:marTop w:val="100"/>
                              <w:marBottom w:val="100"/>
                              <w:divBdr>
                                <w:top w:val="single" w:sz="2" w:space="0" w:color="D9D9E3"/>
                                <w:left w:val="single" w:sz="2" w:space="0" w:color="D9D9E3"/>
                                <w:bottom w:val="single" w:sz="2" w:space="0" w:color="D9D9E3"/>
                                <w:right w:val="single" w:sz="2" w:space="0" w:color="D9D9E3"/>
                              </w:divBdr>
                              <w:divsChild>
                                <w:div w:id="1335300312">
                                  <w:marLeft w:val="0"/>
                                  <w:marRight w:val="0"/>
                                  <w:marTop w:val="0"/>
                                  <w:marBottom w:val="0"/>
                                  <w:divBdr>
                                    <w:top w:val="single" w:sz="2" w:space="0" w:color="D9D9E3"/>
                                    <w:left w:val="single" w:sz="2" w:space="0" w:color="D9D9E3"/>
                                    <w:bottom w:val="single" w:sz="2" w:space="0" w:color="D9D9E3"/>
                                    <w:right w:val="single" w:sz="2" w:space="0" w:color="D9D9E3"/>
                                  </w:divBdr>
                                  <w:divsChild>
                                    <w:div w:id="205874692">
                                      <w:marLeft w:val="0"/>
                                      <w:marRight w:val="0"/>
                                      <w:marTop w:val="0"/>
                                      <w:marBottom w:val="0"/>
                                      <w:divBdr>
                                        <w:top w:val="single" w:sz="2" w:space="0" w:color="D9D9E3"/>
                                        <w:left w:val="single" w:sz="2" w:space="0" w:color="D9D9E3"/>
                                        <w:bottom w:val="single" w:sz="2" w:space="0" w:color="D9D9E3"/>
                                        <w:right w:val="single" w:sz="2" w:space="0" w:color="D9D9E3"/>
                                      </w:divBdr>
                                      <w:divsChild>
                                        <w:div w:id="1449161579">
                                          <w:marLeft w:val="0"/>
                                          <w:marRight w:val="0"/>
                                          <w:marTop w:val="0"/>
                                          <w:marBottom w:val="0"/>
                                          <w:divBdr>
                                            <w:top w:val="single" w:sz="2" w:space="0" w:color="D9D9E3"/>
                                            <w:left w:val="single" w:sz="2" w:space="0" w:color="D9D9E3"/>
                                            <w:bottom w:val="single" w:sz="2" w:space="0" w:color="D9D9E3"/>
                                            <w:right w:val="single" w:sz="2" w:space="0" w:color="D9D9E3"/>
                                          </w:divBdr>
                                          <w:divsChild>
                                            <w:div w:id="972293760">
                                              <w:marLeft w:val="0"/>
                                              <w:marRight w:val="0"/>
                                              <w:marTop w:val="0"/>
                                              <w:marBottom w:val="0"/>
                                              <w:divBdr>
                                                <w:top w:val="single" w:sz="2" w:space="0" w:color="D9D9E3"/>
                                                <w:left w:val="single" w:sz="2" w:space="0" w:color="D9D9E3"/>
                                                <w:bottom w:val="single" w:sz="2" w:space="0" w:color="D9D9E3"/>
                                                <w:right w:val="single" w:sz="2" w:space="0" w:color="D9D9E3"/>
                                              </w:divBdr>
                                              <w:divsChild>
                                                <w:div w:id="832989159">
                                                  <w:marLeft w:val="0"/>
                                                  <w:marRight w:val="0"/>
                                                  <w:marTop w:val="0"/>
                                                  <w:marBottom w:val="0"/>
                                                  <w:divBdr>
                                                    <w:top w:val="single" w:sz="2" w:space="0" w:color="D9D9E3"/>
                                                    <w:left w:val="single" w:sz="2" w:space="0" w:color="D9D9E3"/>
                                                    <w:bottom w:val="single" w:sz="2" w:space="0" w:color="D9D9E3"/>
                                                    <w:right w:val="single" w:sz="2" w:space="0" w:color="D9D9E3"/>
                                                  </w:divBdr>
                                                  <w:divsChild>
                                                    <w:div w:id="58985257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E76C462-C53A-43ED-AF29-11FAB9CF2B2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8</TotalTime>
  <Pages>12</Pages>
  <Words>6691</Words>
  <Characters>38144</Characters>
  <Application>Microsoft Office Word</Application>
  <DocSecurity>0</DocSecurity>
  <Lines>317</Lines>
  <Paragraphs>8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7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asif Talukder</dc:creator>
  <cp:keywords/>
  <dc:description/>
  <cp:lastModifiedBy>Wasif Talukder</cp:lastModifiedBy>
  <cp:revision>203</cp:revision>
  <dcterms:created xsi:type="dcterms:W3CDTF">2023-10-23T05:29:00Z</dcterms:created>
  <dcterms:modified xsi:type="dcterms:W3CDTF">2023-12-11T02: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2">
    <vt:lpwstr>alAbbreviations" value="true"/&gt;&lt;/prefs&gt;&lt;/data&gt;</vt:lpwstr>
  </property>
  <property fmtid="{D5CDD505-2E9C-101B-9397-08002B2CF9AE}" pid="3" name="ZOTERO_PREF_1">
    <vt:lpwstr>&lt;data data-version="3" zotero-version="6.0.30"&gt;&lt;session id="oWGPeraX"/&gt;&lt;style id="http://www.zotero.org/styles/apa" locale="en-US" hasBibliography="1" bibliographyStyleHasBeenSet="1"/&gt;&lt;prefs&gt;&lt;pref name="fieldType" value="Field"/&gt;&lt;pref name="automaticJourn</vt:lpwstr>
  </property>
</Properties>
</file>